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6EB9790" w14:textId="648C28EC" w:rsidR="00DE65FE" w:rsidRDefault="00DE65FE" w:rsidP="00DE65FE">
      <w:pPr>
        <w:suppressAutoHyphens w:val="0"/>
        <w:rPr>
          <w:rFonts w:ascii="Times New Roman" w:eastAsia="Times New Roman" w:hAnsi="Times New Roman" w:cs="Times New Roman"/>
          <w:kern w:val="0"/>
          <w:sz w:val="24"/>
          <w:szCs w:val="24"/>
          <w:lang w:val="en-US" w:eastAsia="nl-NL"/>
          <w14:ligatures w14:val="none"/>
        </w:rPr>
      </w:pPr>
    </w:p>
    <w:tbl>
      <w:tblPr>
        <w:tblpPr w:leftFromText="141" w:rightFromText="141" w:vertAnchor="text" w:horzAnchor="page" w:tblpX="994" w:tblpY="-1416"/>
        <w:tblW w:w="12476" w:type="dxa"/>
        <w:tblLayout w:type="fixed"/>
        <w:tblLook w:val="04A0" w:firstRow="1" w:lastRow="0" w:firstColumn="1" w:lastColumn="0" w:noHBand="0" w:noVBand="1"/>
      </w:tblPr>
      <w:tblGrid>
        <w:gridCol w:w="992"/>
        <w:gridCol w:w="1260"/>
        <w:gridCol w:w="1711"/>
        <w:gridCol w:w="1709"/>
        <w:gridCol w:w="3402"/>
        <w:gridCol w:w="965"/>
        <w:gridCol w:w="2437"/>
      </w:tblGrid>
      <w:tr w:rsidR="00DE65FE" w:rsidRPr="004A243F" w14:paraId="78BAB687" w14:textId="77777777" w:rsidTr="00627126">
        <w:trPr>
          <w:trHeight w:val="510"/>
        </w:trPr>
        <w:tc>
          <w:tcPr>
            <w:tcW w:w="991" w:type="dxa"/>
            <w:tcBorders>
              <w:top w:val="single" w:sz="4" w:space="0" w:color="000000"/>
            </w:tcBorders>
            <w:shd w:val="clear" w:color="auto" w:fill="auto"/>
          </w:tcPr>
          <w:p w14:paraId="6900DE4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260" w:type="dxa"/>
            <w:tcBorders>
              <w:top w:val="single" w:sz="4" w:space="0" w:color="000000"/>
            </w:tcBorders>
            <w:shd w:val="clear" w:color="auto" w:fill="auto"/>
          </w:tcPr>
          <w:p w14:paraId="615C5C0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1711" w:type="dxa"/>
            <w:tcBorders>
              <w:top w:val="single" w:sz="4" w:space="0" w:color="000000"/>
            </w:tcBorders>
            <w:shd w:val="clear" w:color="auto" w:fill="auto"/>
          </w:tcPr>
          <w:p w14:paraId="2F444E24" w14:textId="77777777" w:rsidR="00DE65FE" w:rsidRDefault="00DE65FE" w:rsidP="00627126">
            <w:pPr>
              <w:spacing w:after="0" w:line="240" w:lineRule="auto"/>
              <w:rPr>
                <w:rFonts w:eastAsia="Times New Roman"/>
                <w:b/>
                <w:bCs/>
                <w:color w:val="000000" w:themeColor="text1"/>
                <w:sz w:val="18"/>
                <w:szCs w:val="18"/>
                <w:lang w:val="en-GB" w:eastAsia="en-GB"/>
              </w:rPr>
            </w:pPr>
          </w:p>
        </w:tc>
        <w:tc>
          <w:tcPr>
            <w:tcW w:w="1709" w:type="dxa"/>
            <w:tcBorders>
              <w:top w:val="single" w:sz="4" w:space="0" w:color="000000"/>
            </w:tcBorders>
            <w:shd w:val="clear" w:color="auto" w:fill="auto"/>
          </w:tcPr>
          <w:p w14:paraId="6A7698B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3402" w:type="dxa"/>
            <w:tcBorders>
              <w:top w:val="single" w:sz="4" w:space="0" w:color="000000"/>
            </w:tcBorders>
            <w:shd w:val="clear" w:color="auto" w:fill="auto"/>
          </w:tcPr>
          <w:p w14:paraId="62CE667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3402" w:type="dxa"/>
            <w:gridSpan w:val="2"/>
            <w:tcBorders>
              <w:top w:val="single" w:sz="4" w:space="0" w:color="000000"/>
            </w:tcBorders>
          </w:tcPr>
          <w:p w14:paraId="233D10D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</w:p>
        </w:tc>
      </w:tr>
      <w:tr w:rsidR="00DE65FE" w14:paraId="181CF5F3" w14:textId="77777777" w:rsidTr="00627126">
        <w:trPr>
          <w:trHeight w:val="680"/>
        </w:trPr>
        <w:tc>
          <w:tcPr>
            <w:tcW w:w="99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2DF9576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Gene</w:t>
            </w:r>
          </w:p>
          <w:p w14:paraId="5199BAF1" w14:textId="77777777" w:rsidR="00DE65FE" w:rsidRDefault="00DE65FE" w:rsidP="00627126">
            <w:pPr>
              <w:rPr>
                <w:rFonts w:eastAsia="Times New Roman" w:cstheme="minorHAnsi"/>
                <w:sz w:val="18"/>
                <w:szCs w:val="18"/>
                <w:lang w:val="en-GB" w:eastAsia="en-GB"/>
              </w:rPr>
            </w:pPr>
          </w:p>
        </w:tc>
        <w:tc>
          <w:tcPr>
            <w:tcW w:w="1260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1A58A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Type</w:t>
            </w:r>
          </w:p>
        </w:tc>
        <w:tc>
          <w:tcPr>
            <w:tcW w:w="1711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16CB308C" w14:textId="77777777" w:rsidR="00DE65FE" w:rsidRDefault="00DE65FE" w:rsidP="00627126">
            <w:pPr>
              <w:spacing w:after="0" w:line="240" w:lineRule="auto"/>
              <w:rPr>
                <w:rFonts w:eastAsia="Times New Roman"/>
                <w:b/>
                <w:bCs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b/>
                <w:bCs/>
                <w:color w:val="000000" w:themeColor="text1"/>
                <w:sz w:val="18"/>
                <w:szCs w:val="18"/>
                <w:lang w:val="en-GB" w:eastAsia="en-GB"/>
              </w:rPr>
              <w:t>Inheritance</w:t>
            </w:r>
          </w:p>
        </w:tc>
        <w:tc>
          <w:tcPr>
            <w:tcW w:w="1709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0C121C5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Reference</w:t>
            </w:r>
          </w:p>
        </w:tc>
        <w:tc>
          <w:tcPr>
            <w:tcW w:w="3402" w:type="dxa"/>
            <w:tcBorders>
              <w:top w:val="single" w:sz="4" w:space="0" w:color="000000"/>
              <w:bottom w:val="single" w:sz="4" w:space="0" w:color="000000"/>
            </w:tcBorders>
            <w:shd w:val="clear" w:color="auto" w:fill="auto"/>
          </w:tcPr>
          <w:p w14:paraId="2DD4FE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 xml:space="preserve">Known </w:t>
            </w:r>
            <w:r>
              <w:rPr>
                <w:rFonts w:eastAsia="Times New Roman" w:cstheme="minorHAnsi"/>
                <w:b/>
                <w:bCs/>
                <w:sz w:val="18"/>
                <w:szCs w:val="18"/>
                <w:lang w:val="en-GB" w:eastAsia="en-GB"/>
              </w:rPr>
              <w:t xml:space="preserve">predisposition, major associated </w:t>
            </w:r>
            <w:proofErr w:type="spellStart"/>
            <w:r>
              <w:rPr>
                <w:rFonts w:eastAsia="Times New Roman" w:cstheme="minorHAnsi"/>
                <w:b/>
                <w:bCs/>
                <w:sz w:val="18"/>
                <w:szCs w:val="18"/>
                <w:lang w:val="en-GB" w:eastAsia="en-GB"/>
              </w:rPr>
              <w:t>tumor</w:t>
            </w:r>
            <w:proofErr w:type="spellEnd"/>
            <w:r>
              <w:rPr>
                <w:rFonts w:eastAsia="Times New Roman" w:cstheme="minorHAnsi"/>
                <w:b/>
                <w:bCs/>
                <w:sz w:val="18"/>
                <w:szCs w:val="18"/>
                <w:lang w:val="en-GB" w:eastAsia="en-GB"/>
              </w:rPr>
              <w:t xml:space="preserve"> types</w:t>
            </w:r>
          </w:p>
        </w:tc>
        <w:tc>
          <w:tcPr>
            <w:tcW w:w="965" w:type="dxa"/>
            <w:tcBorders>
              <w:top w:val="single" w:sz="4" w:space="0" w:color="000000"/>
              <w:bottom w:val="single" w:sz="4" w:space="0" w:color="000000"/>
            </w:tcBorders>
          </w:tcPr>
          <w:p w14:paraId="5F30B15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lang w:val="en-GB" w:eastAsia="en-GB"/>
              </w:rPr>
              <w:t>Source</w:t>
            </w:r>
            <w:r>
              <w:rPr>
                <w:rFonts w:eastAsia="Times New Roman" w:cstheme="minorHAnsi"/>
                <w:b/>
                <w:bCs/>
                <w:color w:val="000000"/>
                <w:sz w:val="18"/>
                <w:szCs w:val="18"/>
                <w:vertAlign w:val="superscript"/>
                <w:lang w:val="en-GB" w:eastAsia="en-GB"/>
              </w:rPr>
              <w:t>1</w:t>
            </w:r>
          </w:p>
        </w:tc>
        <w:tc>
          <w:tcPr>
            <w:tcW w:w="2437" w:type="dxa"/>
          </w:tcPr>
          <w:p w14:paraId="6A108DCE" w14:textId="77777777" w:rsidR="00DE65FE" w:rsidRDefault="00DE65FE" w:rsidP="00627126"/>
        </w:tc>
      </w:tr>
      <w:tr w:rsidR="00DE65FE" w14:paraId="68FCE4B3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2A14242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BCB1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1BB9A7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521F78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3222BF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path.578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0FDA3D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, bile duct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D82FAF1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4E1E438" w14:textId="77777777" w:rsidR="00DE65FE" w:rsidRDefault="00DE65FE" w:rsidP="00627126"/>
        </w:tc>
      </w:tr>
      <w:tr w:rsidR="00DE65FE" w14:paraId="3B9CFCB4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48DE953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CD</w:t>
            </w:r>
          </w:p>
        </w:tc>
        <w:tc>
          <w:tcPr>
            <w:tcW w:w="1260" w:type="dxa"/>
            <w:shd w:val="clear" w:color="auto" w:fill="auto"/>
          </w:tcPr>
          <w:p w14:paraId="1E10732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781E237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3742671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01/gad.248567.114</w:t>
            </w:r>
          </w:p>
        </w:tc>
        <w:tc>
          <w:tcPr>
            <w:tcW w:w="3402" w:type="dxa"/>
            <w:shd w:val="clear" w:color="auto" w:fill="auto"/>
          </w:tcPr>
          <w:p w14:paraId="0979AA4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 w:eastAsia="en-GB"/>
              </w:rPr>
              <w:t>Myelodysplastic syndromes, acute myeloid leukaemia, head/neck squamous cell cancer, anogenital adenocarcinoma</w:t>
            </w:r>
          </w:p>
        </w:tc>
        <w:tc>
          <w:tcPr>
            <w:tcW w:w="965" w:type="dxa"/>
          </w:tcPr>
          <w:p w14:paraId="1B87611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33A427F0" w14:textId="77777777" w:rsidR="00DE65FE" w:rsidRDefault="00DE65FE" w:rsidP="00627126"/>
        </w:tc>
      </w:tr>
      <w:tr w:rsidR="00DE65FE" w14:paraId="332400C0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1097490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IP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DA526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097719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5CEC73B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89/fendo.2023.109836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7620C5A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ituitary ade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24B165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75A4176F" w14:textId="77777777" w:rsidR="00DE65FE" w:rsidRDefault="00DE65FE" w:rsidP="00627126"/>
        </w:tc>
      </w:tr>
      <w:tr w:rsidR="00DE65FE" w14:paraId="2045D14C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073D904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LK</w:t>
            </w:r>
          </w:p>
        </w:tc>
        <w:tc>
          <w:tcPr>
            <w:tcW w:w="1260" w:type="dxa"/>
            <w:shd w:val="clear" w:color="auto" w:fill="auto"/>
          </w:tcPr>
          <w:p w14:paraId="5FD5CFE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2895F3B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BB4683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3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jcp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aqac172</w:t>
            </w:r>
          </w:p>
        </w:tc>
        <w:tc>
          <w:tcPr>
            <w:tcW w:w="3402" w:type="dxa"/>
            <w:shd w:val="clear" w:color="auto" w:fill="auto"/>
          </w:tcPr>
          <w:p w14:paraId="730DBA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Neuroblastoma </w:t>
            </w:r>
          </w:p>
        </w:tc>
        <w:tc>
          <w:tcPr>
            <w:tcW w:w="965" w:type="dxa"/>
          </w:tcPr>
          <w:p w14:paraId="70C046E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1B6C2EA3" w14:textId="77777777" w:rsidR="00DE65FE" w:rsidRDefault="00DE65FE" w:rsidP="00627126"/>
        </w:tc>
      </w:tr>
      <w:tr w:rsidR="00DE65FE" w14:paraId="3C115414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317B1F4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PC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B6C02B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9B1267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C1D39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36/jmg-2022-10846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838E19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Colorectal, hepatoblastoma, desmoid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0933C49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2088635" w14:textId="77777777" w:rsidR="00DE65FE" w:rsidRDefault="00DE65FE" w:rsidP="00627126"/>
        </w:tc>
      </w:tr>
      <w:tr w:rsidR="00DE65FE" w14:paraId="4052B689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7FD35F4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TM</w:t>
            </w:r>
          </w:p>
        </w:tc>
        <w:tc>
          <w:tcPr>
            <w:tcW w:w="1260" w:type="dxa"/>
            <w:shd w:val="clear" w:color="auto" w:fill="auto"/>
          </w:tcPr>
          <w:p w14:paraId="6AFB02B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AA494F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56F41A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1940-6207.CAPR-20-0448</w:t>
            </w:r>
          </w:p>
        </w:tc>
        <w:tc>
          <w:tcPr>
            <w:tcW w:w="3402" w:type="dxa"/>
            <w:shd w:val="clear" w:color="auto" w:fill="auto"/>
          </w:tcPr>
          <w:p w14:paraId="6DBADE3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, lymphoma, breast</w:t>
            </w:r>
          </w:p>
        </w:tc>
        <w:tc>
          <w:tcPr>
            <w:tcW w:w="965" w:type="dxa"/>
          </w:tcPr>
          <w:p w14:paraId="34EB49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416AFC02" w14:textId="77777777" w:rsidR="00DE65FE" w:rsidRDefault="00DE65FE" w:rsidP="00627126"/>
        </w:tc>
      </w:tr>
      <w:tr w:rsidR="00DE65FE" w14:paraId="45A266F1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40318F7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ATR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85AB9E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B9B9B2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B9D04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8632/oncotarget.2835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1C79B4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 w:eastAsia="en-GB"/>
              </w:rPr>
              <w:t>Oropharynge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719D10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31953F19" w14:textId="77777777" w:rsidR="00DE65FE" w:rsidRDefault="00DE65FE" w:rsidP="00627126"/>
        </w:tc>
      </w:tr>
      <w:tr w:rsidR="00DE65FE" w14:paraId="4EBD9A1B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0254029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AP1</w:t>
            </w:r>
          </w:p>
        </w:tc>
        <w:tc>
          <w:tcPr>
            <w:tcW w:w="1260" w:type="dxa"/>
            <w:shd w:val="clear" w:color="auto" w:fill="auto"/>
          </w:tcPr>
          <w:p w14:paraId="6BF543C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B364E7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D6BF62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7/CMR.0000000000000879</w:t>
            </w:r>
          </w:p>
        </w:tc>
        <w:tc>
          <w:tcPr>
            <w:tcW w:w="3402" w:type="dxa"/>
            <w:shd w:val="clear" w:color="auto" w:fill="auto"/>
          </w:tcPr>
          <w:p w14:paraId="21CE28D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lanoma, mesothelioma, meningioma, lung</w:t>
            </w:r>
          </w:p>
        </w:tc>
        <w:tc>
          <w:tcPr>
            <w:tcW w:w="965" w:type="dxa"/>
          </w:tcPr>
          <w:p w14:paraId="7D021D5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52D87BF" w14:textId="77777777" w:rsidR="00DE65FE" w:rsidRDefault="00DE65FE" w:rsidP="00627126"/>
        </w:tc>
      </w:tr>
      <w:tr w:rsidR="00DE65FE" w14:paraId="22EBF9DE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5ACDD0F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ARD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4D6F87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6079BF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CF63FC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2885-022-09567-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DFA47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Breast 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5913F0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02B29B6" w14:textId="77777777" w:rsidR="00DE65FE" w:rsidRDefault="00DE65FE" w:rsidP="00627126"/>
        </w:tc>
      </w:tr>
      <w:tr w:rsidR="00DE65FE" w14:paraId="5720C06E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51DD8F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LM</w:t>
            </w:r>
          </w:p>
        </w:tc>
        <w:tc>
          <w:tcPr>
            <w:tcW w:w="1260" w:type="dxa"/>
            <w:shd w:val="clear" w:color="auto" w:fill="auto"/>
          </w:tcPr>
          <w:p w14:paraId="3BE31A6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12795E6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55266B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892/mmr.2022.12829</w:t>
            </w:r>
          </w:p>
        </w:tc>
        <w:tc>
          <w:tcPr>
            <w:tcW w:w="3402" w:type="dxa"/>
            <w:shd w:val="clear" w:color="auto" w:fill="auto"/>
          </w:tcPr>
          <w:p w14:paraId="3DE7C9A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ymphoma, leukaemia, myeloid haematological, squamous cell, gastric, colorectal, osteosarcoma</w:t>
            </w:r>
          </w:p>
        </w:tc>
        <w:tc>
          <w:tcPr>
            <w:tcW w:w="965" w:type="dxa"/>
          </w:tcPr>
          <w:p w14:paraId="00307D5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F4437E2" w14:textId="77777777" w:rsidR="00DE65FE" w:rsidRDefault="00DE65FE" w:rsidP="00627126"/>
        </w:tc>
      </w:tr>
      <w:tr w:rsidR="00DE65FE" w14:paraId="7EFFBE9D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1E83105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MPR1A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516549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4B7D1C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AF8F1C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11/cas.1533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B612C2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, gastric, hamar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9E69BC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EF2ADBB" w14:textId="77777777" w:rsidR="00DE65FE" w:rsidRDefault="00DE65FE" w:rsidP="00627126"/>
        </w:tc>
      </w:tr>
      <w:tr w:rsidR="00DE65FE" w14:paraId="33E90D2E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34408B8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RAF</w:t>
            </w:r>
          </w:p>
        </w:tc>
        <w:tc>
          <w:tcPr>
            <w:tcW w:w="1260" w:type="dxa"/>
            <w:shd w:val="clear" w:color="auto" w:fill="auto"/>
          </w:tcPr>
          <w:p w14:paraId="2B3511C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2DF8F74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4333712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56/NEJMoa2213329</w:t>
            </w:r>
          </w:p>
        </w:tc>
        <w:tc>
          <w:tcPr>
            <w:tcW w:w="3402" w:type="dxa"/>
            <w:shd w:val="clear" w:color="auto" w:fill="auto"/>
          </w:tcPr>
          <w:p w14:paraId="2787CF0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ardiofaciocutaneous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syndrome</w:t>
            </w:r>
          </w:p>
        </w:tc>
        <w:tc>
          <w:tcPr>
            <w:tcW w:w="965" w:type="dxa"/>
          </w:tcPr>
          <w:p w14:paraId="201D7FA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26B61FA7" w14:textId="77777777" w:rsidR="00DE65FE" w:rsidRDefault="00DE65FE" w:rsidP="00627126"/>
        </w:tc>
      </w:tr>
      <w:tr w:rsidR="00DE65FE" w14:paraId="30688FB3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0EAB6A7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RCA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11F248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2C920B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multifactorial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8F8E5D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88-023-01298-x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7F976A3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, ovarian, g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ED388F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443B423A" w14:textId="77777777" w:rsidR="00DE65FE" w:rsidRDefault="00DE65FE" w:rsidP="00627126"/>
        </w:tc>
      </w:tr>
      <w:tr w:rsidR="00DE65FE" w14:paraId="302D35D9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365D9D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BRCA2</w:t>
            </w:r>
          </w:p>
        </w:tc>
        <w:tc>
          <w:tcPr>
            <w:tcW w:w="1260" w:type="dxa"/>
            <w:shd w:val="clear" w:color="auto" w:fill="auto"/>
          </w:tcPr>
          <w:p w14:paraId="40777D1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305F95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573BB50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7/MD.0000000000031705</w:t>
            </w:r>
          </w:p>
        </w:tc>
        <w:tc>
          <w:tcPr>
            <w:tcW w:w="3402" w:type="dxa"/>
            <w:shd w:val="clear" w:color="auto" w:fill="auto"/>
          </w:tcPr>
          <w:p w14:paraId="289DBF3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Medulloblastoma, Wilms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umor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breast, ovarian, prostate, pancreas, glioma</w:t>
            </w:r>
          </w:p>
        </w:tc>
        <w:tc>
          <w:tcPr>
            <w:tcW w:w="965" w:type="dxa"/>
          </w:tcPr>
          <w:p w14:paraId="46BE693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1D84073" w14:textId="77777777" w:rsidR="00DE65FE" w:rsidRDefault="00DE65FE" w:rsidP="00627126"/>
        </w:tc>
      </w:tr>
      <w:tr w:rsidR="00DE65FE" w14:paraId="06DC5284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17796E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RIP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3E50A4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4C881B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B25123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98-023-31109-6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8396FF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, breast, ovaria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E88833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61D8DF9" w14:textId="77777777" w:rsidR="00DE65FE" w:rsidRDefault="00DE65FE" w:rsidP="00627126"/>
        </w:tc>
      </w:tr>
      <w:tr w:rsidR="00DE65FE" w14:paraId="0F147E39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D56494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BUB1B</w:t>
            </w:r>
          </w:p>
        </w:tc>
        <w:tc>
          <w:tcPr>
            <w:tcW w:w="1260" w:type="dxa"/>
            <w:shd w:val="clear" w:color="auto" w:fill="auto"/>
          </w:tcPr>
          <w:p w14:paraId="0244F80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AEC5EA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48F8811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8632/aging.202944</w:t>
            </w:r>
          </w:p>
        </w:tc>
        <w:tc>
          <w:tcPr>
            <w:tcW w:w="3402" w:type="dxa"/>
            <w:shd w:val="clear" w:color="auto" w:fill="auto"/>
          </w:tcPr>
          <w:p w14:paraId="007D3E5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Wilms, rhabdomyosarcoma, myeloid haematological</w:t>
            </w:r>
          </w:p>
        </w:tc>
        <w:tc>
          <w:tcPr>
            <w:tcW w:w="965" w:type="dxa"/>
          </w:tcPr>
          <w:p w14:paraId="5FCCD05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F62744D" w14:textId="77777777" w:rsidR="00DE65FE" w:rsidRDefault="00DE65FE" w:rsidP="00627126"/>
        </w:tc>
      </w:tr>
      <w:tr w:rsidR="00DE65FE" w14:paraId="7568C81D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203B18C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BL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32CD2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5F648B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450304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cancergen.2021.01.00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358FC8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Juvenile myelomonocytic leukaemia 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7DD37C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1CB20B50" w14:textId="77777777" w:rsidR="00DE65FE" w:rsidRDefault="00DE65FE" w:rsidP="00627126"/>
        </w:tc>
      </w:tr>
      <w:tr w:rsidR="00DE65FE" w14:paraId="03278837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FD1E86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DC73</w:t>
            </w:r>
          </w:p>
        </w:tc>
        <w:tc>
          <w:tcPr>
            <w:tcW w:w="1260" w:type="dxa"/>
            <w:shd w:val="clear" w:color="auto" w:fill="auto"/>
          </w:tcPr>
          <w:p w14:paraId="42CCEE8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AE6FB8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A4CE92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path.2022.09.009</w:t>
            </w:r>
          </w:p>
        </w:tc>
        <w:tc>
          <w:tcPr>
            <w:tcW w:w="3402" w:type="dxa"/>
            <w:shd w:val="clear" w:color="auto" w:fill="auto"/>
          </w:tcPr>
          <w:p w14:paraId="139A297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rathyroid,  ossifying fibroma</w:t>
            </w:r>
          </w:p>
        </w:tc>
        <w:tc>
          <w:tcPr>
            <w:tcW w:w="965" w:type="dxa"/>
          </w:tcPr>
          <w:p w14:paraId="1C362E2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5943E51" w14:textId="77777777" w:rsidR="00DE65FE" w:rsidRDefault="00DE65FE" w:rsidP="00627126"/>
        </w:tc>
      </w:tr>
      <w:tr w:rsidR="00DE65FE" w14:paraId="39DF2D20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1EA150D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DH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DA71E0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F38B04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CD0D3D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98-023-37012-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25CA73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, gastric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787D25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09CC931" w14:textId="77777777" w:rsidR="00DE65FE" w:rsidRDefault="00DE65FE" w:rsidP="00627126"/>
        </w:tc>
      </w:tr>
      <w:tr w:rsidR="00DE65FE" w14:paraId="5CBAEB21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41D2F3AD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CDK12</w:t>
            </w:r>
          </w:p>
        </w:tc>
        <w:tc>
          <w:tcPr>
            <w:tcW w:w="1260" w:type="dxa"/>
            <w:shd w:val="clear" w:color="auto" w:fill="auto"/>
          </w:tcPr>
          <w:p w14:paraId="54DAFF8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7089A30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auto"/>
          </w:tcPr>
          <w:p w14:paraId="6B410EB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12276-020-0442-9</w:t>
            </w:r>
          </w:p>
        </w:tc>
        <w:tc>
          <w:tcPr>
            <w:tcW w:w="3402" w:type="dxa"/>
            <w:shd w:val="clear" w:color="auto" w:fill="auto"/>
          </w:tcPr>
          <w:p w14:paraId="39DEC9B7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east, ovarian, prostate</w:t>
            </w:r>
          </w:p>
        </w:tc>
        <w:tc>
          <w:tcPr>
            <w:tcW w:w="965" w:type="dxa"/>
          </w:tcPr>
          <w:p w14:paraId="32ED4AB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4585B7F" w14:textId="77777777" w:rsidR="00DE65FE" w:rsidRDefault="00DE65FE" w:rsidP="00627126"/>
        </w:tc>
      </w:tr>
      <w:tr w:rsidR="00DE65FE" w14:paraId="1B8B3D6C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09DB429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DK4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B960FB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6E4D0A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326020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bs.apcsb.2023.02.00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42841C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76F249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4DDC67E9" w14:textId="77777777" w:rsidR="00DE65FE" w:rsidRDefault="00DE65FE" w:rsidP="00627126"/>
        </w:tc>
      </w:tr>
      <w:tr w:rsidR="00DE65FE" w14:paraId="6D8B8801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47C021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DKN1B</w:t>
            </w:r>
          </w:p>
        </w:tc>
        <w:tc>
          <w:tcPr>
            <w:tcW w:w="1260" w:type="dxa"/>
            <w:shd w:val="clear" w:color="auto" w:fill="auto"/>
          </w:tcPr>
          <w:p w14:paraId="30D850E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75A44EB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3B6D719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210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em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dgac162</w:t>
            </w:r>
          </w:p>
        </w:tc>
        <w:tc>
          <w:tcPr>
            <w:tcW w:w="3402" w:type="dxa"/>
            <w:shd w:val="clear" w:color="auto" w:fill="auto"/>
          </w:tcPr>
          <w:p w14:paraId="70AA977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hyroid, pituitary adenoma</w:t>
            </w:r>
          </w:p>
        </w:tc>
        <w:tc>
          <w:tcPr>
            <w:tcW w:w="965" w:type="dxa"/>
          </w:tcPr>
          <w:p w14:paraId="5B81E7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1AC642B" w14:textId="77777777" w:rsidR="00DE65FE" w:rsidRDefault="00DE65FE" w:rsidP="00627126"/>
        </w:tc>
      </w:tr>
      <w:tr w:rsidR="00DE65FE" w14:paraId="1037B746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1CED8C0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DKN2A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02166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C72594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9D90F6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7/MD.000000000003346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731BFC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lanoma, pancreas, astrocy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A9841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E1BEBF3" w14:textId="77777777" w:rsidR="00DE65FE" w:rsidRDefault="00DE65FE" w:rsidP="00627126"/>
        </w:tc>
      </w:tr>
      <w:tr w:rsidR="00DE65FE" w14:paraId="71FB8BF2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447EC4C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EBPA</w:t>
            </w:r>
          </w:p>
        </w:tc>
        <w:tc>
          <w:tcPr>
            <w:tcW w:w="1260" w:type="dxa"/>
            <w:shd w:val="clear" w:color="auto" w:fill="auto"/>
          </w:tcPr>
          <w:p w14:paraId="4E500A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F9D21B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7A23DA7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10689-023-00329-0</w:t>
            </w:r>
          </w:p>
        </w:tc>
        <w:tc>
          <w:tcPr>
            <w:tcW w:w="3402" w:type="dxa"/>
            <w:shd w:val="clear" w:color="auto" w:fill="auto"/>
          </w:tcPr>
          <w:p w14:paraId="4C804D9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</w:t>
            </w:r>
          </w:p>
        </w:tc>
        <w:tc>
          <w:tcPr>
            <w:tcW w:w="965" w:type="dxa"/>
          </w:tcPr>
          <w:p w14:paraId="712E3FC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1652650E" w14:textId="77777777" w:rsidR="00DE65FE" w:rsidRDefault="00DE65FE" w:rsidP="00627126"/>
        </w:tc>
      </w:tr>
      <w:tr w:rsidR="00DE65FE" w14:paraId="220C15A1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5A34B62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EP57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33CDE1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121161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D591BE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ng.82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E8FC1C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o cancers know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7C0917B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03DF2145" w14:textId="77777777" w:rsidR="00DE65FE" w:rsidRDefault="00DE65FE" w:rsidP="00627126"/>
        </w:tc>
      </w:tr>
      <w:tr w:rsidR="00DE65FE" w14:paraId="56848CD5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44A698D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CHEK1</w:t>
            </w:r>
          </w:p>
        </w:tc>
        <w:tc>
          <w:tcPr>
            <w:tcW w:w="1260" w:type="dxa"/>
            <w:shd w:val="clear" w:color="auto" w:fill="auto"/>
          </w:tcPr>
          <w:p w14:paraId="4642DB7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0DE9DF7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auto"/>
          </w:tcPr>
          <w:p w14:paraId="602D8D8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2217/bmm-2021-0919</w:t>
            </w:r>
          </w:p>
        </w:tc>
        <w:tc>
          <w:tcPr>
            <w:tcW w:w="3402" w:type="dxa"/>
            <w:shd w:val="clear" w:color="auto" w:fill="auto"/>
          </w:tcPr>
          <w:p w14:paraId="4E9C271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ung</w:t>
            </w:r>
          </w:p>
        </w:tc>
        <w:tc>
          <w:tcPr>
            <w:tcW w:w="965" w:type="dxa"/>
          </w:tcPr>
          <w:p w14:paraId="5794D1D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343AE5B" w14:textId="77777777" w:rsidR="00DE65FE" w:rsidRDefault="00DE65FE" w:rsidP="00627126"/>
        </w:tc>
      </w:tr>
      <w:tr w:rsidR="00DE65FE" w14:paraId="1BF1C532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361BB4E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HEK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FF8C80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61DBB6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DAA837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ijc.3439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181E5B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, g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F56588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E8EEB9E" w14:textId="77777777" w:rsidR="00DE65FE" w:rsidRDefault="00DE65FE" w:rsidP="00627126"/>
        </w:tc>
      </w:tr>
      <w:tr w:rsidR="00DE65FE" w14:paraId="7FE395D5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2526DCD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OL7A1</w:t>
            </w:r>
          </w:p>
        </w:tc>
        <w:tc>
          <w:tcPr>
            <w:tcW w:w="1260" w:type="dxa"/>
            <w:shd w:val="clear" w:color="auto" w:fill="auto"/>
          </w:tcPr>
          <w:p w14:paraId="5EF3F1F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F97395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7780CFC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892/ol.2023.13663</w:t>
            </w:r>
          </w:p>
        </w:tc>
        <w:tc>
          <w:tcPr>
            <w:tcW w:w="3402" w:type="dxa"/>
            <w:shd w:val="clear" w:color="auto" w:fill="auto"/>
          </w:tcPr>
          <w:p w14:paraId="23AFA5B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quamous cell</w:t>
            </w:r>
          </w:p>
        </w:tc>
        <w:tc>
          <w:tcPr>
            <w:tcW w:w="965" w:type="dxa"/>
          </w:tcPr>
          <w:p w14:paraId="2476102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056E031" w14:textId="77777777" w:rsidR="00DE65FE" w:rsidRDefault="00DE65FE" w:rsidP="00627126"/>
        </w:tc>
      </w:tr>
      <w:tr w:rsidR="00DE65FE" w14:paraId="278B818E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58F80B0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TC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ECB24A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24A7EE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EF3220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cancergen.2022.01. 006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06D7CF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anorectal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36138A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23C7155E" w14:textId="77777777" w:rsidR="00DE65FE" w:rsidRDefault="00DE65FE" w:rsidP="00627126"/>
        </w:tc>
      </w:tr>
      <w:tr w:rsidR="00DE65FE" w14:paraId="7F5D610D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2DF5E63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TNNA1</w:t>
            </w:r>
          </w:p>
        </w:tc>
        <w:tc>
          <w:tcPr>
            <w:tcW w:w="1260" w:type="dxa"/>
            <w:shd w:val="clear" w:color="auto" w:fill="auto"/>
          </w:tcPr>
          <w:p w14:paraId="4D8DF70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5A4B2EC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auto"/>
          </w:tcPr>
          <w:p w14:paraId="114E2A3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36/jmg-2022-108740</w:t>
            </w:r>
          </w:p>
        </w:tc>
        <w:tc>
          <w:tcPr>
            <w:tcW w:w="3402" w:type="dxa"/>
            <w:shd w:val="clear" w:color="auto" w:fill="auto"/>
          </w:tcPr>
          <w:p w14:paraId="7EB7247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astric</w:t>
            </w:r>
          </w:p>
        </w:tc>
        <w:tc>
          <w:tcPr>
            <w:tcW w:w="965" w:type="dxa"/>
          </w:tcPr>
          <w:p w14:paraId="5300212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4703FF13" w14:textId="77777777" w:rsidR="00DE65FE" w:rsidRDefault="00DE65FE" w:rsidP="00627126"/>
        </w:tc>
      </w:tr>
      <w:tr w:rsidR="00DE65FE" w14:paraId="73044C8A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3C61382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CYLD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8B49A9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39C86C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6EC336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ijms2409836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E7DA4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ylindroma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,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piroadenocarcinoma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basal cel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52EF67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5B31A49" w14:textId="77777777" w:rsidR="00DE65FE" w:rsidRDefault="00DE65FE" w:rsidP="00627126"/>
        </w:tc>
      </w:tr>
      <w:tr w:rsidR="00DE65FE" w14:paraId="4B278B90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06F94B3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DB2</w:t>
            </w:r>
          </w:p>
        </w:tc>
        <w:tc>
          <w:tcPr>
            <w:tcW w:w="1260" w:type="dxa"/>
            <w:shd w:val="clear" w:color="auto" w:fill="auto"/>
          </w:tcPr>
          <w:p w14:paraId="24C8157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AEB3EF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DDB0B9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2920-023-01622-8</w:t>
            </w:r>
          </w:p>
        </w:tc>
        <w:tc>
          <w:tcPr>
            <w:tcW w:w="3402" w:type="dxa"/>
            <w:shd w:val="clear" w:color="auto" w:fill="auto"/>
          </w:tcPr>
          <w:p w14:paraId="7759018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</w:tcPr>
          <w:p w14:paraId="2C9CE8D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1A9E6F7B" w14:textId="77777777" w:rsidR="00DE65FE" w:rsidRDefault="00DE65FE" w:rsidP="00627126"/>
        </w:tc>
      </w:tr>
      <w:tr w:rsidR="00DE65FE" w14:paraId="2D649855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4721F0E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DX4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C237C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8673A0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B29FF9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0.1182/blood.202201771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53E8CF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dysplastic syndromes, leukaemi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BB1813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73B622DE" w14:textId="77777777" w:rsidR="00DE65FE" w:rsidRDefault="00DE65FE" w:rsidP="00627126"/>
        </w:tc>
      </w:tr>
      <w:tr w:rsidR="00DE65FE" w14:paraId="389842DB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0734CE1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ICER1</w:t>
            </w:r>
          </w:p>
        </w:tc>
        <w:tc>
          <w:tcPr>
            <w:tcW w:w="1260" w:type="dxa"/>
            <w:shd w:val="clear" w:color="auto" w:fill="auto"/>
          </w:tcPr>
          <w:p w14:paraId="0FD43B8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5BFD643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2FA839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67-023-37092-w</w:t>
            </w:r>
          </w:p>
        </w:tc>
        <w:tc>
          <w:tcPr>
            <w:tcW w:w="3402" w:type="dxa"/>
            <w:shd w:val="clear" w:color="auto" w:fill="auto"/>
          </w:tcPr>
          <w:p w14:paraId="7F965FF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Pleuropulmonary blastoma, cystic nephroma,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verian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sex cord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46EC5E1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4E2B720" w14:textId="77777777" w:rsidR="00DE65FE" w:rsidRDefault="00DE65FE" w:rsidP="00627126"/>
        </w:tc>
      </w:tr>
      <w:tr w:rsidR="00DE65FE" w14:paraId="5829F650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4449ABB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IS3L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94C80D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6F876C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4F1779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ng.107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E870BF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Wilms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3DE2F09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6341C2E" w14:textId="77777777" w:rsidR="00DE65FE" w:rsidRDefault="00DE65FE" w:rsidP="00627126"/>
        </w:tc>
      </w:tr>
      <w:tr w:rsidR="00DE65FE" w14:paraId="4D4C2D5C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5CDB409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KC1</w:t>
            </w:r>
          </w:p>
        </w:tc>
        <w:tc>
          <w:tcPr>
            <w:tcW w:w="1260" w:type="dxa"/>
            <w:shd w:val="clear" w:color="auto" w:fill="auto"/>
          </w:tcPr>
          <w:p w14:paraId="6249BF6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4241283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X-linked, recessive</w:t>
            </w:r>
          </w:p>
        </w:tc>
        <w:tc>
          <w:tcPr>
            <w:tcW w:w="1709" w:type="dxa"/>
            <w:shd w:val="clear" w:color="auto" w:fill="auto"/>
          </w:tcPr>
          <w:p w14:paraId="58AF9BB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16-019-0695-z</w:t>
            </w:r>
          </w:p>
        </w:tc>
        <w:tc>
          <w:tcPr>
            <w:tcW w:w="3402" w:type="dxa"/>
            <w:shd w:val="clear" w:color="auto" w:fill="auto"/>
          </w:tcPr>
          <w:p w14:paraId="63F6ADD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anorectal)</w:t>
            </w:r>
          </w:p>
        </w:tc>
        <w:tc>
          <w:tcPr>
            <w:tcW w:w="965" w:type="dxa"/>
          </w:tcPr>
          <w:p w14:paraId="0978584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68DEFAE6" w14:textId="77777777" w:rsidR="00DE65FE" w:rsidRDefault="00DE65FE" w:rsidP="00627126"/>
        </w:tc>
      </w:tr>
      <w:tr w:rsidR="00DE65FE" w14:paraId="118FC85A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7E74FA2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DOCK8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8ADEB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3357FB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6707AF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ncomms560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42A7C0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quamous cell, lymph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CE3C1C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88E98FB" w14:textId="77777777" w:rsidR="00DE65FE" w:rsidRDefault="00DE65FE" w:rsidP="00627126"/>
        </w:tc>
      </w:tr>
      <w:tr w:rsidR="00DE65FE" w14:paraId="25648C9C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5405DF3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DROSHA</w:t>
            </w:r>
          </w:p>
        </w:tc>
        <w:tc>
          <w:tcPr>
            <w:tcW w:w="1260" w:type="dxa"/>
            <w:shd w:val="clear" w:color="auto" w:fill="auto"/>
          </w:tcPr>
          <w:p w14:paraId="0051158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1B2A52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7D76478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67-018-05029-3</w:t>
            </w:r>
          </w:p>
        </w:tc>
        <w:tc>
          <w:tcPr>
            <w:tcW w:w="3402" w:type="dxa"/>
            <w:shd w:val="clear" w:color="auto" w:fill="auto"/>
          </w:tcPr>
          <w:p w14:paraId="3DA2A1B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Kidney, 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ineoblastoma</w:t>
            </w:r>
            <w:proofErr w:type="spellEnd"/>
          </w:p>
        </w:tc>
        <w:tc>
          <w:tcPr>
            <w:tcW w:w="965" w:type="dxa"/>
          </w:tcPr>
          <w:p w14:paraId="2321DE3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555BDF0" w14:textId="77777777" w:rsidR="00DE65FE" w:rsidRDefault="00DE65FE" w:rsidP="00627126"/>
        </w:tc>
      </w:tr>
      <w:tr w:rsidR="00DE65FE" w14:paraId="752BDC77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1D73102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GFR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23F1C4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A2BC80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CA562E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56-022-00962-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FD0E24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on-small cell lung cancer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B85C96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468B9DA7" w14:textId="77777777" w:rsidR="00DE65FE" w:rsidRDefault="00DE65FE" w:rsidP="00627126"/>
        </w:tc>
      </w:tr>
      <w:tr w:rsidR="00DE65FE" w14:paraId="08BC1E5D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2EB5C86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LANE</w:t>
            </w:r>
          </w:p>
        </w:tc>
        <w:tc>
          <w:tcPr>
            <w:tcW w:w="1260" w:type="dxa"/>
            <w:shd w:val="clear" w:color="auto" w:fill="auto"/>
          </w:tcPr>
          <w:p w14:paraId="0ED5E4F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3EBDD7D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40EDD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2014-017-9166-9</w:t>
            </w:r>
          </w:p>
        </w:tc>
        <w:tc>
          <w:tcPr>
            <w:tcW w:w="3402" w:type="dxa"/>
            <w:shd w:val="clear" w:color="auto" w:fill="auto"/>
          </w:tcPr>
          <w:p w14:paraId="195920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</w:t>
            </w:r>
          </w:p>
        </w:tc>
        <w:tc>
          <w:tcPr>
            <w:tcW w:w="965" w:type="dxa"/>
          </w:tcPr>
          <w:p w14:paraId="0B45DB1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11F1EA74" w14:textId="77777777" w:rsidR="00DE65FE" w:rsidRDefault="00DE65FE" w:rsidP="00627126"/>
        </w:tc>
      </w:tr>
      <w:tr w:rsidR="00DE65FE" w14:paraId="0C2608CD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33E58E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NG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895F81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C5B53E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56AFDFE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ijms22063186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42D5FE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lanoma, sarcoma, breast, prostate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BC6247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0B711457" w14:textId="77777777" w:rsidR="00DE65FE" w:rsidRDefault="00DE65FE" w:rsidP="00627126"/>
        </w:tc>
      </w:tr>
      <w:tr w:rsidR="00DE65FE" w14:paraId="62214036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2A2C66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PCAM</w:t>
            </w:r>
          </w:p>
        </w:tc>
        <w:tc>
          <w:tcPr>
            <w:tcW w:w="1260" w:type="dxa"/>
            <w:shd w:val="clear" w:color="auto" w:fill="auto"/>
          </w:tcPr>
          <w:p w14:paraId="047782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77C6EDE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5A14AD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0.1186/1897-4287-11-9</w:t>
            </w:r>
          </w:p>
        </w:tc>
        <w:tc>
          <w:tcPr>
            <w:tcW w:w="3402" w:type="dxa"/>
            <w:shd w:val="clear" w:color="auto" w:fill="auto"/>
          </w:tcPr>
          <w:p w14:paraId="37C14CF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, endometrial, ovarian</w:t>
            </w:r>
          </w:p>
        </w:tc>
        <w:tc>
          <w:tcPr>
            <w:tcW w:w="965" w:type="dxa"/>
          </w:tcPr>
          <w:p w14:paraId="0DB242F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ABF25FE" w14:textId="77777777" w:rsidR="00DE65FE" w:rsidRDefault="00DE65FE" w:rsidP="00627126"/>
        </w:tc>
      </w:tr>
      <w:tr w:rsidR="00DE65FE" w14:paraId="4FBA07FC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30A947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RCC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92E00E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4E5326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7CA56E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8632/oncotarget.1207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7874C77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o cancers know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31406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224F1A8B" w14:textId="77777777" w:rsidR="00DE65FE" w:rsidRDefault="00DE65FE" w:rsidP="00627126"/>
        </w:tc>
      </w:tr>
      <w:tr w:rsidR="00DE65FE" w14:paraId="459E581B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2ED11EF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RCC2</w:t>
            </w:r>
          </w:p>
        </w:tc>
        <w:tc>
          <w:tcPr>
            <w:tcW w:w="1260" w:type="dxa"/>
            <w:shd w:val="clear" w:color="auto" w:fill="auto"/>
          </w:tcPr>
          <w:p w14:paraId="279CFFE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D133B6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75D9E3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1078-0432.CCR-18-1001</w:t>
            </w:r>
          </w:p>
        </w:tc>
        <w:tc>
          <w:tcPr>
            <w:tcW w:w="3402" w:type="dxa"/>
            <w:shd w:val="clear" w:color="auto" w:fill="auto"/>
          </w:tcPr>
          <w:p w14:paraId="430C1C0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</w:tcPr>
          <w:p w14:paraId="429C1E8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A4BB652" w14:textId="77777777" w:rsidR="00DE65FE" w:rsidRDefault="00DE65FE" w:rsidP="00627126"/>
        </w:tc>
      </w:tr>
      <w:tr w:rsidR="00DE65FE" w14:paraId="65D7DB06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66A6E8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RCC3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C2FE85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4F1B27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7585D0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2159-8290.CD-16-048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3F6325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Basal cell, squamous cell, melanoma 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76F6B23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11FA3B2" w14:textId="77777777" w:rsidR="00DE65FE" w:rsidRDefault="00DE65FE" w:rsidP="00627126"/>
        </w:tc>
      </w:tr>
      <w:tr w:rsidR="00DE65FE" w14:paraId="4D8023D2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24FA5CA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ERCC4</w:t>
            </w:r>
          </w:p>
        </w:tc>
        <w:tc>
          <w:tcPr>
            <w:tcW w:w="1260" w:type="dxa"/>
            <w:shd w:val="clear" w:color="auto" w:fill="auto"/>
          </w:tcPr>
          <w:p w14:paraId="33C16C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1E7D90E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522CB39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jcla.22956</w:t>
            </w:r>
          </w:p>
        </w:tc>
        <w:tc>
          <w:tcPr>
            <w:tcW w:w="3402" w:type="dxa"/>
            <w:shd w:val="clear" w:color="auto" w:fill="auto"/>
          </w:tcPr>
          <w:p w14:paraId="17F2F1F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</w:tcPr>
          <w:p w14:paraId="5E38599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32D26BD9" w14:textId="77777777" w:rsidR="00DE65FE" w:rsidRDefault="00DE65FE" w:rsidP="00627126"/>
        </w:tc>
      </w:tr>
      <w:tr w:rsidR="00DE65FE" w14:paraId="55ED9DC0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47EB0DC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RCC5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F7C40A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CC8BA0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B949D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89/fonc.2022.95119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F7732A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ADF987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EEA19D3" w14:textId="77777777" w:rsidR="00DE65FE" w:rsidRDefault="00DE65FE" w:rsidP="00627126"/>
        </w:tc>
      </w:tr>
      <w:tr w:rsidR="00DE65FE" w14:paraId="015FDACD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17C9B0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XT1</w:t>
            </w:r>
          </w:p>
        </w:tc>
        <w:tc>
          <w:tcPr>
            <w:tcW w:w="1260" w:type="dxa"/>
            <w:shd w:val="clear" w:color="auto" w:fill="auto"/>
          </w:tcPr>
          <w:p w14:paraId="2F806D1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CE56B0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384913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61/JAHA.114.001274</w:t>
            </w:r>
          </w:p>
        </w:tc>
        <w:tc>
          <w:tcPr>
            <w:tcW w:w="3402" w:type="dxa"/>
            <w:shd w:val="clear" w:color="auto" w:fill="auto"/>
          </w:tcPr>
          <w:p w14:paraId="6683315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Chondrosarcoma </w:t>
            </w:r>
          </w:p>
        </w:tc>
        <w:tc>
          <w:tcPr>
            <w:tcW w:w="965" w:type="dxa"/>
          </w:tcPr>
          <w:p w14:paraId="52091B1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2603F0E" w14:textId="77777777" w:rsidR="00DE65FE" w:rsidRDefault="00DE65FE" w:rsidP="00627126"/>
        </w:tc>
      </w:tr>
      <w:tr w:rsidR="00DE65FE" w14:paraId="05454F2F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55598E5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EXT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7B75FD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0E4F9E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B52CB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61/JAHA.114.00127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251539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Chondrosarcoma 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50140F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7C272863" w14:textId="77777777" w:rsidR="00DE65FE" w:rsidRDefault="00DE65FE" w:rsidP="00627126"/>
        </w:tc>
      </w:tr>
      <w:tr w:rsidR="00DE65FE" w14:paraId="7A8E6AD2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EFB833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H</w:t>
            </w:r>
          </w:p>
        </w:tc>
        <w:tc>
          <w:tcPr>
            <w:tcW w:w="1260" w:type="dxa"/>
            <w:shd w:val="clear" w:color="auto" w:fill="auto"/>
          </w:tcPr>
          <w:p w14:paraId="21E6616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1E326BC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0F5D8B3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auto"/>
          </w:tcPr>
          <w:p w14:paraId="12B248E6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</w:t>
            </w:r>
          </w:p>
        </w:tc>
        <w:tc>
          <w:tcPr>
            <w:tcW w:w="965" w:type="dxa"/>
          </w:tcPr>
          <w:p w14:paraId="5CA34E7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005D379" w14:textId="77777777" w:rsidR="00DE65FE" w:rsidRDefault="00DE65FE" w:rsidP="00627126"/>
        </w:tc>
      </w:tr>
      <w:tr w:rsidR="00DE65FE" w14:paraId="02F39852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44A4FE6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A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8C00C9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AAF8A3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B55606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ttp://dx.doi.org/10.1136/jmg.2004.02485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55F364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0B19E0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9094046" w14:textId="77777777" w:rsidR="00DE65FE" w:rsidRDefault="00DE65FE" w:rsidP="00627126"/>
        </w:tc>
      </w:tr>
      <w:tr w:rsidR="00DE65FE" w14:paraId="58D95628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562741E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B</w:t>
            </w:r>
          </w:p>
        </w:tc>
        <w:tc>
          <w:tcPr>
            <w:tcW w:w="1260" w:type="dxa"/>
            <w:shd w:val="clear" w:color="auto" w:fill="auto"/>
          </w:tcPr>
          <w:p w14:paraId="3B190D8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4B2891C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X-linked recessive</w:t>
            </w:r>
          </w:p>
        </w:tc>
        <w:tc>
          <w:tcPr>
            <w:tcW w:w="1709" w:type="dxa"/>
            <w:shd w:val="clear" w:color="auto" w:fill="auto"/>
          </w:tcPr>
          <w:p w14:paraId="6E6DD07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46/annurev-cancerbio-030617-050422</w:t>
            </w:r>
          </w:p>
        </w:tc>
        <w:tc>
          <w:tcPr>
            <w:tcW w:w="3402" w:type="dxa"/>
            <w:shd w:val="clear" w:color="auto" w:fill="auto"/>
          </w:tcPr>
          <w:p w14:paraId="05E4510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</w:tcPr>
          <w:p w14:paraId="23048E7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0DA7C25" w14:textId="77777777" w:rsidR="00DE65FE" w:rsidRDefault="00DE65FE" w:rsidP="00627126"/>
        </w:tc>
      </w:tr>
      <w:tr w:rsidR="00DE65FE" w14:paraId="7C71A785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24CB17A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C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E56F57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91314D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C12802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ttps://www.ncbi.nlm.nih.gov/books/NBK6419/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CCC078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A4A97D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AAF26D6" w14:textId="77777777" w:rsidR="00DE65FE" w:rsidRDefault="00DE65FE" w:rsidP="00627126"/>
        </w:tc>
      </w:tr>
      <w:tr w:rsidR="00DE65FE" w14:paraId="44DFEE36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2F3499F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D2</w:t>
            </w:r>
          </w:p>
        </w:tc>
        <w:tc>
          <w:tcPr>
            <w:tcW w:w="1260" w:type="dxa"/>
            <w:shd w:val="clear" w:color="auto" w:fill="auto"/>
          </w:tcPr>
          <w:p w14:paraId="1003944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745CA28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20D36E4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B978-0-12-381320-6.00020-5</w:t>
            </w:r>
          </w:p>
        </w:tc>
        <w:tc>
          <w:tcPr>
            <w:tcW w:w="3402" w:type="dxa"/>
            <w:shd w:val="clear" w:color="auto" w:fill="auto"/>
          </w:tcPr>
          <w:p w14:paraId="6A3B83C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</w:tcPr>
          <w:p w14:paraId="083B09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BF443F5" w14:textId="77777777" w:rsidR="00DE65FE" w:rsidRDefault="00DE65FE" w:rsidP="00627126"/>
        </w:tc>
      </w:tr>
      <w:tr w:rsidR="00DE65FE" w14:paraId="036A2016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5DC2702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E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755362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B0C240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BD000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4695169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5AC6F0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32BF97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090E4498" w14:textId="77777777" w:rsidR="00DE65FE" w:rsidRDefault="00DE65FE" w:rsidP="00627126"/>
        </w:tc>
      </w:tr>
      <w:tr w:rsidR="00DE65FE" w14:paraId="549DB1AF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195DAD8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FANCF</w:t>
            </w:r>
          </w:p>
        </w:tc>
        <w:tc>
          <w:tcPr>
            <w:tcW w:w="1260" w:type="dxa"/>
            <w:shd w:val="clear" w:color="auto" w:fill="auto"/>
          </w:tcPr>
          <w:p w14:paraId="39D7F7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D501D8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7589FF1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2881-019-0855-2</w:t>
            </w:r>
          </w:p>
        </w:tc>
        <w:tc>
          <w:tcPr>
            <w:tcW w:w="3402" w:type="dxa"/>
            <w:shd w:val="clear" w:color="auto" w:fill="auto"/>
          </w:tcPr>
          <w:p w14:paraId="4A0AF10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</w:tcPr>
          <w:p w14:paraId="20CDD99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142117E0" w14:textId="77777777" w:rsidR="00DE65FE" w:rsidRDefault="00DE65FE" w:rsidP="00627126"/>
        </w:tc>
      </w:tr>
      <w:tr w:rsidR="00DE65FE" w14:paraId="4333E069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40B6611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G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FB773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BC43B1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21CBF7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humu.2268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3EB3D8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2A5694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EC553FE" w14:textId="77777777" w:rsidR="00DE65FE" w:rsidRDefault="00DE65FE" w:rsidP="00627126"/>
        </w:tc>
      </w:tr>
      <w:tr w:rsidR="00DE65FE" w14:paraId="3A7266F2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3834EB4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I</w:t>
            </w:r>
          </w:p>
        </w:tc>
        <w:tc>
          <w:tcPr>
            <w:tcW w:w="1260" w:type="dxa"/>
            <w:shd w:val="clear" w:color="auto" w:fill="auto"/>
          </w:tcPr>
          <w:p w14:paraId="613288B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AB3955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06761C8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genes14020277</w:t>
            </w:r>
          </w:p>
        </w:tc>
        <w:tc>
          <w:tcPr>
            <w:tcW w:w="3402" w:type="dxa"/>
            <w:shd w:val="clear" w:color="auto" w:fill="auto"/>
          </w:tcPr>
          <w:p w14:paraId="7C3137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</w:tcPr>
          <w:p w14:paraId="07315F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C3077D9" w14:textId="77777777" w:rsidR="00DE65FE" w:rsidRDefault="00DE65FE" w:rsidP="00627126"/>
        </w:tc>
      </w:tr>
      <w:tr w:rsidR="00DE65FE" w14:paraId="7357D0E6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51E424B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L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86128F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26C82B1" w14:textId="77777777" w:rsidR="00DE65FE" w:rsidRDefault="00DE65FE" w:rsidP="00627126">
            <w:pPr>
              <w:spacing w:line="240" w:lineRule="auto"/>
              <w:rPr>
                <w:rFonts w:eastAsia="Times New Roman"/>
                <w:b/>
                <w:bCs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7DE6B5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42/BSR2019130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AC7999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squamous cell (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, oesophagus, genital tract)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65BB87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7C107DE" w14:textId="77777777" w:rsidR="00DE65FE" w:rsidRDefault="00DE65FE" w:rsidP="00627126"/>
        </w:tc>
      </w:tr>
      <w:tr w:rsidR="00DE65FE" w14:paraId="0D82FDB3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0AF5EE0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ANCM</w:t>
            </w:r>
          </w:p>
        </w:tc>
        <w:tc>
          <w:tcPr>
            <w:tcW w:w="1260" w:type="dxa"/>
            <w:shd w:val="clear" w:color="auto" w:fill="auto"/>
          </w:tcPr>
          <w:p w14:paraId="17BA7B8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820FDB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54B17CD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31-022-01257-w</w:t>
            </w:r>
          </w:p>
        </w:tc>
        <w:tc>
          <w:tcPr>
            <w:tcW w:w="3402" w:type="dxa"/>
            <w:shd w:val="clear" w:color="auto" w:fill="auto"/>
          </w:tcPr>
          <w:p w14:paraId="380F228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</w:t>
            </w:r>
          </w:p>
        </w:tc>
        <w:tc>
          <w:tcPr>
            <w:tcW w:w="965" w:type="dxa"/>
          </w:tcPr>
          <w:p w14:paraId="37ABF6B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B23F536" w14:textId="77777777" w:rsidR="00DE65FE" w:rsidRDefault="00DE65FE" w:rsidP="00627126"/>
        </w:tc>
      </w:tr>
      <w:tr w:rsidR="00DE65FE" w14:paraId="6E79E09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754B70C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H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A32575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84D5E6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B2A647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16-023-02412-w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45BF52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Renal, uterus 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6D9AD0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7D055D6" w14:textId="77777777" w:rsidR="00DE65FE" w:rsidRDefault="00DE65FE" w:rsidP="00627126"/>
        </w:tc>
      </w:tr>
      <w:tr w:rsidR="00DE65FE" w14:paraId="3E325959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54A9BF4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FLCN</w:t>
            </w:r>
          </w:p>
        </w:tc>
        <w:tc>
          <w:tcPr>
            <w:tcW w:w="1260" w:type="dxa"/>
            <w:shd w:val="clear" w:color="auto" w:fill="auto"/>
          </w:tcPr>
          <w:p w14:paraId="0F1B9FB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1CC288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03B50C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gene.2017.09.044</w:t>
            </w:r>
          </w:p>
        </w:tc>
        <w:tc>
          <w:tcPr>
            <w:tcW w:w="3402" w:type="dxa"/>
            <w:shd w:val="clear" w:color="auto" w:fill="auto"/>
          </w:tcPr>
          <w:p w14:paraId="7E95DF2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enal, oncocytoma</w:t>
            </w:r>
          </w:p>
        </w:tc>
        <w:tc>
          <w:tcPr>
            <w:tcW w:w="965" w:type="dxa"/>
          </w:tcPr>
          <w:p w14:paraId="569F53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94F9C77" w14:textId="77777777" w:rsidR="00DE65FE" w:rsidRDefault="00DE65FE" w:rsidP="00627126"/>
        </w:tc>
      </w:tr>
      <w:tr w:rsidR="00DE65FE" w14:paraId="64460066" w14:textId="77777777" w:rsidTr="00627126">
        <w:trPr>
          <w:trHeight w:val="2040"/>
        </w:trPr>
        <w:tc>
          <w:tcPr>
            <w:tcW w:w="991" w:type="dxa"/>
            <w:shd w:val="clear" w:color="auto" w:fill="D9D9D9" w:themeFill="background1" w:themeFillShade="D9"/>
          </w:tcPr>
          <w:p w14:paraId="2C9A763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GATA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CB4D48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049DE4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CE18CE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2/blood.202101175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3E779D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id haematological, osteosarcoma, leukaemia, colo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23957D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CEB91D2" w14:textId="77777777" w:rsidR="00DE65FE" w:rsidRDefault="00DE65FE" w:rsidP="00627126"/>
        </w:tc>
      </w:tr>
      <w:tr w:rsidR="00DE65FE" w14:paraId="6DC4D88D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6C8A447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GBA1</w:t>
            </w:r>
          </w:p>
        </w:tc>
        <w:tc>
          <w:tcPr>
            <w:tcW w:w="1260" w:type="dxa"/>
            <w:shd w:val="clear" w:color="auto" w:fill="auto"/>
          </w:tcPr>
          <w:p w14:paraId="0F7142E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072152D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2473ECA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19-022-04968-6</w:t>
            </w:r>
          </w:p>
        </w:tc>
        <w:tc>
          <w:tcPr>
            <w:tcW w:w="3402" w:type="dxa"/>
            <w:shd w:val="clear" w:color="auto" w:fill="auto"/>
          </w:tcPr>
          <w:p w14:paraId="0E4AA7C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yeloma, lymphoma, hepatocellular</w:t>
            </w:r>
          </w:p>
        </w:tc>
        <w:tc>
          <w:tcPr>
            <w:tcW w:w="965" w:type="dxa"/>
          </w:tcPr>
          <w:p w14:paraId="6112257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1035748C" w14:textId="77777777" w:rsidR="00DE65FE" w:rsidRDefault="00DE65FE" w:rsidP="00627126"/>
        </w:tc>
      </w:tr>
      <w:tr w:rsidR="00DE65FE" w14:paraId="7364DDE2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33B4942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GJB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1A5856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5FB67F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8D0DE6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FF1D80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quamous cel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BFA96D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27794BFD" w14:textId="77777777" w:rsidR="00DE65FE" w:rsidRDefault="00DE65FE" w:rsidP="00627126"/>
        </w:tc>
      </w:tr>
      <w:tr w:rsidR="00DE65FE" w14:paraId="62423E56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7FA1110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GREM1</w:t>
            </w:r>
          </w:p>
        </w:tc>
        <w:tc>
          <w:tcPr>
            <w:tcW w:w="1260" w:type="dxa"/>
            <w:shd w:val="clear" w:color="auto" w:fill="auto"/>
          </w:tcPr>
          <w:p w14:paraId="6117F39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6EE7E56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5158978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12079-023-00777-4</w:t>
            </w:r>
          </w:p>
        </w:tc>
        <w:tc>
          <w:tcPr>
            <w:tcW w:w="3402" w:type="dxa"/>
            <w:shd w:val="clear" w:color="auto" w:fill="auto"/>
          </w:tcPr>
          <w:p w14:paraId="4EBAF53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, ovarian</w:t>
            </w:r>
          </w:p>
        </w:tc>
        <w:tc>
          <w:tcPr>
            <w:tcW w:w="965" w:type="dxa"/>
          </w:tcPr>
          <w:p w14:paraId="755EBF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4EEC81F4" w14:textId="77777777" w:rsidR="00DE65FE" w:rsidRDefault="00DE65FE" w:rsidP="00627126"/>
        </w:tc>
      </w:tr>
      <w:tr w:rsidR="00DE65FE" w14:paraId="4886FD72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225E5B2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HERC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8DB04C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553804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F6C841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DOI: 10.1126/sciadv.ade267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114934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, breast, g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D63606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hoi et al.</w:t>
            </w:r>
            <w:r>
              <w:fldChar w:fldCharType="begin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instrText>ADDIN EN.CITE</w:instrText>
            </w:r>
            <w:r>
              <w:fldChar w:fldCharType="begin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instrText>ADDIN EN.CITE.DATA</w:instrText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end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separate"/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[13]</w:t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2437" w:type="dxa"/>
          </w:tcPr>
          <w:p w14:paraId="087696E1" w14:textId="77777777" w:rsidR="00DE65FE" w:rsidRDefault="00DE65FE" w:rsidP="00627126"/>
        </w:tc>
      </w:tr>
      <w:tr w:rsidR="00DE65FE" w14:paraId="1DC218BE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7DB5D1B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HFE</w:t>
            </w:r>
          </w:p>
        </w:tc>
        <w:tc>
          <w:tcPr>
            <w:tcW w:w="1260" w:type="dxa"/>
            <w:shd w:val="clear" w:color="auto" w:fill="auto"/>
          </w:tcPr>
          <w:p w14:paraId="433BF28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6DD4587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0653DB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auto"/>
          </w:tcPr>
          <w:p w14:paraId="5A093BB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, bile duct</w:t>
            </w:r>
          </w:p>
        </w:tc>
        <w:tc>
          <w:tcPr>
            <w:tcW w:w="965" w:type="dxa"/>
          </w:tcPr>
          <w:p w14:paraId="2F44384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72F544E" w14:textId="77777777" w:rsidR="00DE65FE" w:rsidRDefault="00DE65FE" w:rsidP="00627126"/>
        </w:tc>
      </w:tr>
      <w:tr w:rsidR="00DE65FE" w14:paraId="2CDB3838" w14:textId="77777777" w:rsidTr="00627126">
        <w:trPr>
          <w:trHeight w:val="2380"/>
        </w:trPr>
        <w:tc>
          <w:tcPr>
            <w:tcW w:w="991" w:type="dxa"/>
            <w:shd w:val="clear" w:color="auto" w:fill="D9D9D9" w:themeFill="background1" w:themeFillShade="D9"/>
          </w:tcPr>
          <w:p w14:paraId="3A3BF3C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HMBS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90439C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229D71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A2C9B7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C54FA79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319D06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05D7841" w14:textId="77777777" w:rsidR="00DE65FE" w:rsidRDefault="00DE65FE" w:rsidP="00627126"/>
        </w:tc>
      </w:tr>
      <w:tr w:rsidR="00DE65FE" w14:paraId="05DB5D50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710897A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HRAS</w:t>
            </w:r>
          </w:p>
        </w:tc>
        <w:tc>
          <w:tcPr>
            <w:tcW w:w="1260" w:type="dxa"/>
            <w:shd w:val="clear" w:color="auto" w:fill="auto"/>
          </w:tcPr>
          <w:p w14:paraId="71AFD82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020470B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7F65E66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 10.3892/ijo.2018.4435</w:t>
            </w:r>
          </w:p>
        </w:tc>
        <w:tc>
          <w:tcPr>
            <w:tcW w:w="3402" w:type="dxa"/>
            <w:shd w:val="clear" w:color="auto" w:fill="auto"/>
          </w:tcPr>
          <w:p w14:paraId="03445B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Rhabdomyosarcoma, neuroblastoma, bladder</w:t>
            </w:r>
          </w:p>
        </w:tc>
        <w:tc>
          <w:tcPr>
            <w:tcW w:w="965" w:type="dxa"/>
          </w:tcPr>
          <w:p w14:paraId="7067DE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5BBD3D09" w14:textId="77777777" w:rsidR="00DE65FE" w:rsidRDefault="00DE65FE" w:rsidP="00627126"/>
        </w:tc>
      </w:tr>
      <w:tr w:rsidR="00DE65FE" w14:paraId="2241AECD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4B976DC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ITK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B5B291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344EB6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6073B7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E80F9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ymph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4EDC97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1562E79" w14:textId="77777777" w:rsidR="00DE65FE" w:rsidRDefault="00DE65FE" w:rsidP="00627126"/>
        </w:tc>
      </w:tr>
      <w:tr w:rsidR="00DE65FE" w14:paraId="20141E03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4CDBB5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KIT</w:t>
            </w:r>
          </w:p>
        </w:tc>
        <w:tc>
          <w:tcPr>
            <w:tcW w:w="1260" w:type="dxa"/>
            <w:shd w:val="clear" w:color="auto" w:fill="auto"/>
          </w:tcPr>
          <w:p w14:paraId="23E0366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6B948C7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3CDDE37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7305/bjbms.2021.7399</w:t>
            </w:r>
          </w:p>
        </w:tc>
        <w:tc>
          <w:tcPr>
            <w:tcW w:w="3402" w:type="dxa"/>
            <w:shd w:val="clear" w:color="auto" w:fill="auto"/>
          </w:tcPr>
          <w:p w14:paraId="276CEA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astrointestinal stromal</w:t>
            </w:r>
          </w:p>
        </w:tc>
        <w:tc>
          <w:tcPr>
            <w:tcW w:w="965" w:type="dxa"/>
          </w:tcPr>
          <w:p w14:paraId="1873FED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5051C1C" w14:textId="77777777" w:rsidR="00DE65FE" w:rsidRDefault="00DE65FE" w:rsidP="00627126"/>
        </w:tc>
      </w:tr>
      <w:tr w:rsidR="00DE65FE" w14:paraId="7A240A76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3ED029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KRAS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2DA362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85CF54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13B51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ijms2411931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BA3534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uvenile myelomonocytic leukaemia, neuroblas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3BD7AF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7224E55" w14:textId="77777777" w:rsidR="00DE65FE" w:rsidRDefault="00DE65FE" w:rsidP="00627126"/>
        </w:tc>
      </w:tr>
      <w:tr w:rsidR="00DE65FE" w14:paraId="72BCB0C5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53B24D2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LZTR1</w:t>
            </w:r>
          </w:p>
        </w:tc>
        <w:tc>
          <w:tcPr>
            <w:tcW w:w="1260" w:type="dxa"/>
            <w:shd w:val="clear" w:color="auto" w:fill="auto"/>
          </w:tcPr>
          <w:p w14:paraId="7A47780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2D3DB9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349B007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ejmg.2019.103680</w:t>
            </w:r>
          </w:p>
        </w:tc>
        <w:tc>
          <w:tcPr>
            <w:tcW w:w="3402" w:type="dxa"/>
            <w:shd w:val="clear" w:color="auto" w:fill="auto"/>
          </w:tcPr>
          <w:p w14:paraId="396D0D2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Schwannoma</w:t>
            </w:r>
          </w:p>
        </w:tc>
        <w:tc>
          <w:tcPr>
            <w:tcW w:w="965" w:type="dxa"/>
          </w:tcPr>
          <w:p w14:paraId="279E4EB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7F3D6E48" w14:textId="77777777" w:rsidR="00DE65FE" w:rsidRDefault="00DE65FE" w:rsidP="00627126"/>
        </w:tc>
      </w:tr>
      <w:tr w:rsidR="00DE65FE" w14:paraId="64F4C42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4BD6761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AP2K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D7C57C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640FCF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6361B4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1535-7163.MCT-22-030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4C224F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ardiofaciocutaneous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syndrome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7105F2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3A1F7C6A" w14:textId="77777777" w:rsidR="00DE65FE" w:rsidRDefault="00DE65FE" w:rsidP="00627126"/>
        </w:tc>
      </w:tr>
      <w:tr w:rsidR="00DE65FE" w14:paraId="0EA697B9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1D15D74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AP2K2</w:t>
            </w:r>
          </w:p>
        </w:tc>
        <w:tc>
          <w:tcPr>
            <w:tcW w:w="1260" w:type="dxa"/>
            <w:shd w:val="clear" w:color="auto" w:fill="auto"/>
          </w:tcPr>
          <w:p w14:paraId="69EF65E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202421F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53891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ng.1026</w:t>
            </w:r>
          </w:p>
        </w:tc>
        <w:tc>
          <w:tcPr>
            <w:tcW w:w="3402" w:type="dxa"/>
            <w:shd w:val="clear" w:color="auto" w:fill="auto"/>
          </w:tcPr>
          <w:p w14:paraId="063A28A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ardiofaciocutaneous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 syndrome</w:t>
            </w:r>
          </w:p>
        </w:tc>
        <w:tc>
          <w:tcPr>
            <w:tcW w:w="965" w:type="dxa"/>
          </w:tcPr>
          <w:p w14:paraId="0035E04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2DEA4004" w14:textId="77777777" w:rsidR="00DE65FE" w:rsidRDefault="00DE65FE" w:rsidP="00627126"/>
        </w:tc>
      </w:tr>
      <w:tr w:rsidR="00DE65FE" w14:paraId="7C732A39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281753E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AX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1FA612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D6E747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1766B1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mce.2013.07.03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6F65EB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raganglioma, pheochromocy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49C6FC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ACMG_v3.2</w:t>
            </w:r>
          </w:p>
        </w:tc>
        <w:tc>
          <w:tcPr>
            <w:tcW w:w="2437" w:type="dxa"/>
          </w:tcPr>
          <w:p w14:paraId="10789184" w14:textId="77777777" w:rsidR="00DE65FE" w:rsidRDefault="00DE65FE" w:rsidP="00627126"/>
        </w:tc>
      </w:tr>
      <w:tr w:rsidR="00DE65FE" w14:paraId="7BB10D0F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6927D28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EN1</w:t>
            </w:r>
          </w:p>
        </w:tc>
        <w:tc>
          <w:tcPr>
            <w:tcW w:w="1260" w:type="dxa"/>
            <w:shd w:val="clear" w:color="auto" w:fill="auto"/>
          </w:tcPr>
          <w:p w14:paraId="37C46EC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05DA3A5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FFD972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89/fendo.2019.00339</w:t>
            </w:r>
          </w:p>
        </w:tc>
        <w:tc>
          <w:tcPr>
            <w:tcW w:w="3402" w:type="dxa"/>
            <w:shd w:val="clear" w:color="auto" w:fill="auto"/>
          </w:tcPr>
          <w:p w14:paraId="5E9C110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Parathyroid, pituitary adenoma, neuroendocrine, carcinoid, adrenocortical</w:t>
            </w:r>
          </w:p>
        </w:tc>
        <w:tc>
          <w:tcPr>
            <w:tcW w:w="965" w:type="dxa"/>
          </w:tcPr>
          <w:p w14:paraId="24450D6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8212C66" w14:textId="77777777" w:rsidR="00DE65FE" w:rsidRDefault="00DE65FE" w:rsidP="00627126"/>
        </w:tc>
      </w:tr>
      <w:tr w:rsidR="00DE65FE" w14:paraId="7CBFC68F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24EE7A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ET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8196DB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2922DD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CF470D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4161/cam.4.1.1097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8998747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Kidney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4E777D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EED9D7D" w14:textId="77777777" w:rsidR="00DE65FE" w:rsidRDefault="00DE65FE" w:rsidP="00627126"/>
        </w:tc>
      </w:tr>
      <w:tr w:rsidR="00DE65FE" w14:paraId="4DB2A6FC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6431496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ITF</w:t>
            </w:r>
          </w:p>
        </w:tc>
        <w:tc>
          <w:tcPr>
            <w:tcW w:w="1260" w:type="dxa"/>
            <w:shd w:val="clear" w:color="auto" w:fill="auto"/>
          </w:tcPr>
          <w:p w14:paraId="51DA763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auto"/>
          </w:tcPr>
          <w:p w14:paraId="44F729B3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5907978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98-020-74237-z</w:t>
            </w:r>
          </w:p>
        </w:tc>
        <w:tc>
          <w:tcPr>
            <w:tcW w:w="3402" w:type="dxa"/>
            <w:shd w:val="clear" w:color="auto" w:fill="auto"/>
          </w:tcPr>
          <w:p w14:paraId="134E397F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elanoma, kidney</w:t>
            </w:r>
          </w:p>
        </w:tc>
        <w:tc>
          <w:tcPr>
            <w:tcW w:w="965" w:type="dxa"/>
          </w:tcPr>
          <w:p w14:paraId="3B0069D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9EA5459" w14:textId="77777777" w:rsidR="00DE65FE" w:rsidRDefault="00DE65FE" w:rsidP="00627126"/>
        </w:tc>
      </w:tr>
      <w:tr w:rsidR="00DE65FE" w14:paraId="4AE137AE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9BCE46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LH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E93B2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339FCC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2A309A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humu.2226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3B7123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ain, haematological, embryonal, colorectal, endometrial, ovaria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142455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66BA68C" w14:textId="77777777" w:rsidR="00DE65FE" w:rsidRDefault="00DE65FE" w:rsidP="00627126"/>
        </w:tc>
      </w:tr>
      <w:tr w:rsidR="00DE65FE" w14:paraId="3A1D4FB3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3D21E5F4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MLH3</w:t>
            </w:r>
          </w:p>
        </w:tc>
        <w:tc>
          <w:tcPr>
            <w:tcW w:w="1260" w:type="dxa"/>
            <w:shd w:val="clear" w:color="auto" w:fill="auto"/>
          </w:tcPr>
          <w:p w14:paraId="587F90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0C4C32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77F262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36-018-0405-x</w:t>
            </w:r>
          </w:p>
        </w:tc>
        <w:tc>
          <w:tcPr>
            <w:tcW w:w="3402" w:type="dxa"/>
            <w:shd w:val="clear" w:color="auto" w:fill="auto"/>
          </w:tcPr>
          <w:p w14:paraId="33E86D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ynch syndrome, breast, endometrial</w:t>
            </w:r>
          </w:p>
        </w:tc>
        <w:tc>
          <w:tcPr>
            <w:tcW w:w="965" w:type="dxa"/>
          </w:tcPr>
          <w:p w14:paraId="76D003A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5293D31" w14:textId="77777777" w:rsidR="00DE65FE" w:rsidRDefault="00DE65FE" w:rsidP="00627126"/>
        </w:tc>
      </w:tr>
      <w:tr w:rsidR="00DE65FE" w14:paraId="3C506749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11876A2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PL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2FF679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B366332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08876B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bs.ircmb.2021.09.00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E3F269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myelodysplastic syndromes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7B76B9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2A703FA" w14:textId="77777777" w:rsidR="00DE65FE" w:rsidRDefault="00DE65FE" w:rsidP="00627126"/>
        </w:tc>
      </w:tr>
      <w:tr w:rsidR="00DE65FE" w14:paraId="3B0310B9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739730B6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lastRenderedPageBreak/>
              <w:t>MRE11</w:t>
            </w:r>
          </w:p>
        </w:tc>
        <w:tc>
          <w:tcPr>
            <w:tcW w:w="1260" w:type="dxa"/>
            <w:shd w:val="clear" w:color="auto" w:fill="auto"/>
          </w:tcPr>
          <w:p w14:paraId="0A34A41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2088B8E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3829B9D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0008-5472.CAN-17-1355</w:t>
            </w:r>
          </w:p>
        </w:tc>
        <w:tc>
          <w:tcPr>
            <w:tcW w:w="3402" w:type="dxa"/>
            <w:shd w:val="clear" w:color="auto" w:fill="auto"/>
          </w:tcPr>
          <w:p w14:paraId="33CAB9E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varian, breast, glioma</w:t>
            </w:r>
          </w:p>
        </w:tc>
        <w:tc>
          <w:tcPr>
            <w:tcW w:w="965" w:type="dxa"/>
          </w:tcPr>
          <w:p w14:paraId="034BB6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0AB774A8" w14:textId="77777777" w:rsidR="00DE65FE" w:rsidRDefault="00DE65FE" w:rsidP="00627126"/>
        </w:tc>
      </w:tr>
      <w:tr w:rsidR="00DE65FE" w14:paraId="545DE000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7FA562C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SH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6CC996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2260E8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907885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200/JCO.2001.19.20.407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71072A6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ain, haematological, embryonal, colorectal, endometrial, ovarian, sebaceous adenoma, carcinoma, epithe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AF3A53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015EE25" w14:textId="77777777" w:rsidR="00DE65FE" w:rsidRDefault="00DE65FE" w:rsidP="00627126"/>
        </w:tc>
      </w:tr>
      <w:tr w:rsidR="00DE65FE" w14:paraId="20FAF9F9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306742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SH3</w:t>
            </w:r>
          </w:p>
        </w:tc>
        <w:tc>
          <w:tcPr>
            <w:tcW w:w="1260" w:type="dxa"/>
            <w:shd w:val="clear" w:color="auto" w:fill="auto"/>
          </w:tcPr>
          <w:p w14:paraId="0475EF8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auto"/>
          </w:tcPr>
          <w:p w14:paraId="3B7280C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32C34CB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ajhg.2016.06.015</w:t>
            </w:r>
          </w:p>
        </w:tc>
        <w:tc>
          <w:tcPr>
            <w:tcW w:w="3402" w:type="dxa"/>
            <w:shd w:val="clear" w:color="auto" w:fill="auto"/>
          </w:tcPr>
          <w:p w14:paraId="09634DC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</w:t>
            </w:r>
          </w:p>
        </w:tc>
        <w:tc>
          <w:tcPr>
            <w:tcW w:w="965" w:type="dxa"/>
          </w:tcPr>
          <w:p w14:paraId="41AB3C0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6129F077" w14:textId="77777777" w:rsidR="00DE65FE" w:rsidRDefault="00DE65FE" w:rsidP="00627126"/>
        </w:tc>
      </w:tr>
      <w:tr w:rsidR="00DE65FE" w14:paraId="3D90802A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75478C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SH6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EAA7AC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D341FB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3B2AFD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200/JCO.2001.19.20.407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911841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ain, haematological, embryonal, colorectal, endometrial, ovaria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004E87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7568747" w14:textId="77777777" w:rsidR="00DE65FE" w:rsidRDefault="00DE65FE" w:rsidP="00627126"/>
        </w:tc>
      </w:tr>
      <w:tr w:rsidR="00DE65FE" w14:paraId="7689F326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6B91AF2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TAP</w:t>
            </w:r>
          </w:p>
        </w:tc>
        <w:tc>
          <w:tcPr>
            <w:tcW w:w="1260" w:type="dxa"/>
            <w:shd w:val="clear" w:color="auto" w:fill="auto"/>
          </w:tcPr>
          <w:p w14:paraId="4EF8B06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5950FD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328DF84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26/science.aad5214</w:t>
            </w:r>
          </w:p>
        </w:tc>
        <w:tc>
          <w:tcPr>
            <w:tcW w:w="3402" w:type="dxa"/>
            <w:shd w:val="clear" w:color="auto" w:fill="auto"/>
          </w:tcPr>
          <w:p w14:paraId="0B79E28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alignant fibrous histiocytoma</w:t>
            </w:r>
          </w:p>
        </w:tc>
        <w:tc>
          <w:tcPr>
            <w:tcW w:w="965" w:type="dxa"/>
          </w:tcPr>
          <w:p w14:paraId="5DF52E9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20A0C63" w14:textId="77777777" w:rsidR="00DE65FE" w:rsidRDefault="00DE65FE" w:rsidP="00627126"/>
        </w:tc>
      </w:tr>
      <w:tr w:rsidR="00DE65FE" w14:paraId="2D216DA6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2541FA0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MUTYH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F22D1A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5D233C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C1975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3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r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gkac1246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7B87EB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, g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BE173E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328BE82" w14:textId="77777777" w:rsidR="00DE65FE" w:rsidRDefault="00DE65FE" w:rsidP="00627126"/>
        </w:tc>
      </w:tr>
      <w:tr w:rsidR="00DE65FE" w14:paraId="086B298F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76784CC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NBN</w:t>
            </w:r>
          </w:p>
        </w:tc>
        <w:tc>
          <w:tcPr>
            <w:tcW w:w="1260" w:type="dxa"/>
            <w:shd w:val="clear" w:color="auto" w:fill="auto"/>
          </w:tcPr>
          <w:p w14:paraId="00262F1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53E9FD4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52A701F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892/br.2016.579</w:t>
            </w:r>
          </w:p>
        </w:tc>
        <w:tc>
          <w:tcPr>
            <w:tcW w:w="3402" w:type="dxa"/>
            <w:shd w:val="clear" w:color="auto" w:fill="auto"/>
          </w:tcPr>
          <w:p w14:paraId="6C0308D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ymphoma, medulloblastoma, glioma, rhabdomyosarcoma</w:t>
            </w:r>
          </w:p>
        </w:tc>
        <w:tc>
          <w:tcPr>
            <w:tcW w:w="965" w:type="dxa"/>
          </w:tcPr>
          <w:p w14:paraId="4B761A9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CE6AC42" w14:textId="77777777" w:rsidR="00DE65FE" w:rsidRDefault="00DE65FE" w:rsidP="00627126"/>
        </w:tc>
      </w:tr>
      <w:tr w:rsidR="00DE65FE" w14:paraId="7AC54F24" w14:textId="77777777" w:rsidTr="00627126">
        <w:trPr>
          <w:trHeight w:val="2040"/>
        </w:trPr>
        <w:tc>
          <w:tcPr>
            <w:tcW w:w="991" w:type="dxa"/>
            <w:shd w:val="clear" w:color="auto" w:fill="D9D9D9" w:themeFill="background1" w:themeFillShade="D9"/>
          </w:tcPr>
          <w:p w14:paraId="122614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NF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9F37C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D03A8A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06B0A4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634/theoncologist.5-6-47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57540F1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Glioma, malignant peripheral nerve sheath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5E495BE1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F56AA05" w14:textId="77777777" w:rsidR="00DE65FE" w:rsidRDefault="00DE65FE" w:rsidP="00627126"/>
        </w:tc>
      </w:tr>
      <w:tr w:rsidR="00DE65FE" w14:paraId="3DC843E8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7E7A034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NF2</w:t>
            </w:r>
          </w:p>
        </w:tc>
        <w:tc>
          <w:tcPr>
            <w:tcW w:w="1260" w:type="dxa"/>
            <w:shd w:val="clear" w:color="auto" w:fill="auto"/>
          </w:tcPr>
          <w:p w14:paraId="29DD781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055D3F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67B185F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8632/oncotarget.1557</w:t>
            </w:r>
          </w:p>
        </w:tc>
        <w:tc>
          <w:tcPr>
            <w:tcW w:w="3402" w:type="dxa"/>
            <w:shd w:val="clear" w:color="auto" w:fill="auto"/>
          </w:tcPr>
          <w:p w14:paraId="206E444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Vestibular schwannoma, meningioma, ependymoma</w:t>
            </w:r>
          </w:p>
        </w:tc>
        <w:tc>
          <w:tcPr>
            <w:tcW w:w="965" w:type="dxa"/>
          </w:tcPr>
          <w:p w14:paraId="413D496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736D64D" w14:textId="77777777" w:rsidR="00DE65FE" w:rsidRDefault="00DE65FE" w:rsidP="00627126"/>
        </w:tc>
      </w:tr>
      <w:tr w:rsidR="00DE65FE" w14:paraId="66035EF0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46E1DF64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lastRenderedPageBreak/>
              <w:t>NOP10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243DD7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092F0E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03162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388-020-01570-y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198ED0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on-small cell lung cancer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2C8DBD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4EA689DA" w14:textId="77777777" w:rsidR="00DE65FE" w:rsidRDefault="00DE65FE" w:rsidP="00627126"/>
        </w:tc>
      </w:tr>
      <w:tr w:rsidR="00DE65FE" w14:paraId="47E08541" w14:textId="77777777" w:rsidTr="00627126">
        <w:trPr>
          <w:trHeight w:val="2720"/>
        </w:trPr>
        <w:tc>
          <w:tcPr>
            <w:tcW w:w="991" w:type="dxa"/>
            <w:shd w:val="clear" w:color="auto" w:fill="auto"/>
          </w:tcPr>
          <w:p w14:paraId="2A5E08D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NRAS</w:t>
            </w:r>
          </w:p>
        </w:tc>
        <w:tc>
          <w:tcPr>
            <w:tcW w:w="1260" w:type="dxa"/>
            <w:shd w:val="clear" w:color="auto" w:fill="auto"/>
          </w:tcPr>
          <w:p w14:paraId="7486BA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6FAB1E5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2B8171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2147/OTT.S117121</w:t>
            </w:r>
          </w:p>
        </w:tc>
        <w:tc>
          <w:tcPr>
            <w:tcW w:w="3402" w:type="dxa"/>
            <w:shd w:val="clear" w:color="auto" w:fill="auto"/>
          </w:tcPr>
          <w:p w14:paraId="3B59E62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juvenile myelomonocytic leukaemia</w:t>
            </w:r>
          </w:p>
        </w:tc>
        <w:tc>
          <w:tcPr>
            <w:tcW w:w="965" w:type="dxa"/>
          </w:tcPr>
          <w:p w14:paraId="02E047F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713636C8" w14:textId="77777777" w:rsidR="00DE65FE" w:rsidRDefault="00DE65FE" w:rsidP="00627126"/>
        </w:tc>
      </w:tr>
      <w:tr w:rsidR="00DE65FE" w14:paraId="4CBA33A8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0B64DD1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NTHL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7818F7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069D49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70CC70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23-021-00255-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03CE15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7A9CAD1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7A8AB22" w14:textId="77777777" w:rsidR="00DE65FE" w:rsidRDefault="00DE65FE" w:rsidP="00627126"/>
        </w:tc>
      </w:tr>
      <w:tr w:rsidR="00DE65FE" w14:paraId="5D86D73E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1E5C9AF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ALB2</w:t>
            </w:r>
          </w:p>
        </w:tc>
        <w:tc>
          <w:tcPr>
            <w:tcW w:w="1260" w:type="dxa"/>
            <w:shd w:val="clear" w:color="auto" w:fill="auto"/>
          </w:tcPr>
          <w:p w14:paraId="61B27F0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17C0F6D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60CA0C7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98-023-34693-9</w:t>
            </w:r>
          </w:p>
        </w:tc>
        <w:tc>
          <w:tcPr>
            <w:tcW w:w="3402" w:type="dxa"/>
            <w:shd w:val="clear" w:color="auto" w:fill="auto"/>
          </w:tcPr>
          <w:p w14:paraId="424C145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Myeloid haematological malignancy, medulloblastoma, neuroblastoma, Wilms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, breast, pancreas</w:t>
            </w:r>
          </w:p>
        </w:tc>
        <w:tc>
          <w:tcPr>
            <w:tcW w:w="965" w:type="dxa"/>
          </w:tcPr>
          <w:p w14:paraId="7BB4CD1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22C6E0D" w14:textId="77777777" w:rsidR="00DE65FE" w:rsidRDefault="00DE65FE" w:rsidP="00627126"/>
        </w:tc>
      </w:tr>
      <w:tr w:rsidR="00DE65FE" w14:paraId="28B934F8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18FC3C4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ARN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FA1C9C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CC6006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309481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A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61FF67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, anorectal)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340331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60F4C1BC" w14:textId="77777777" w:rsidR="00DE65FE" w:rsidRDefault="00DE65FE" w:rsidP="00627126"/>
        </w:tc>
      </w:tr>
      <w:tr w:rsidR="00DE65FE" w14:paraId="5DF45985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6431E89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DGFRA</w:t>
            </w:r>
          </w:p>
        </w:tc>
        <w:tc>
          <w:tcPr>
            <w:tcW w:w="1260" w:type="dxa"/>
            <w:shd w:val="clear" w:color="auto" w:fill="auto"/>
          </w:tcPr>
          <w:p w14:paraId="69B56C5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7009D38A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44054D1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onc.2013.218</w:t>
            </w:r>
          </w:p>
        </w:tc>
        <w:tc>
          <w:tcPr>
            <w:tcW w:w="3402" w:type="dxa"/>
            <w:shd w:val="clear" w:color="auto" w:fill="auto"/>
          </w:tcPr>
          <w:p w14:paraId="1A6B643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Gastro-intestinal 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24F06B4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365109DE" w14:textId="77777777" w:rsidR="00DE65FE" w:rsidRDefault="00DE65FE" w:rsidP="00627126"/>
        </w:tc>
      </w:tr>
      <w:tr w:rsidR="00DE65FE" w14:paraId="3CC2B136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021B354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HOX2B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8D7EF8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F0E2A14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D7105A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892/ol.2015.308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3F3917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Neuroblas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220775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328F4123" w14:textId="77777777" w:rsidR="00DE65FE" w:rsidRDefault="00DE65FE" w:rsidP="00627126"/>
        </w:tc>
      </w:tr>
      <w:tr w:rsidR="00DE65FE" w14:paraId="3CCD11D9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141538C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MS2</w:t>
            </w:r>
          </w:p>
        </w:tc>
        <w:tc>
          <w:tcPr>
            <w:tcW w:w="1260" w:type="dxa"/>
            <w:shd w:val="clear" w:color="auto" w:fill="auto"/>
          </w:tcPr>
          <w:p w14:paraId="0D2F6A0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F02880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4F2A0C7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200/JCO.2018.78.4777</w:t>
            </w:r>
          </w:p>
        </w:tc>
        <w:tc>
          <w:tcPr>
            <w:tcW w:w="3402" w:type="dxa"/>
            <w:shd w:val="clear" w:color="auto" w:fill="auto"/>
          </w:tcPr>
          <w:p w14:paraId="1B2D6F2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ain, haematological, neuroectodermal, colorectal, endometrial, ovarian</w:t>
            </w:r>
          </w:p>
        </w:tc>
        <w:tc>
          <w:tcPr>
            <w:tcW w:w="965" w:type="dxa"/>
          </w:tcPr>
          <w:p w14:paraId="390ED66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94525F0" w14:textId="77777777" w:rsidR="00DE65FE" w:rsidRDefault="00DE65FE" w:rsidP="00627126"/>
        </w:tc>
      </w:tr>
      <w:tr w:rsidR="00DE65FE" w14:paraId="76F102D2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22328B6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POLD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81997A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8DC8B5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FDB152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6-022-02422-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2C72CA5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, endometri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E08879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48476B6D" w14:textId="77777777" w:rsidR="00DE65FE" w:rsidRDefault="00DE65FE" w:rsidP="00627126"/>
        </w:tc>
      </w:tr>
      <w:tr w:rsidR="00DE65FE" w14:paraId="6F9BD639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170624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OLE</w:t>
            </w:r>
          </w:p>
        </w:tc>
        <w:tc>
          <w:tcPr>
            <w:tcW w:w="1260" w:type="dxa"/>
            <w:shd w:val="clear" w:color="auto" w:fill="auto"/>
          </w:tcPr>
          <w:p w14:paraId="61AF75D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2348543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28D42BD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6-022-02422-1</w:t>
            </w:r>
          </w:p>
        </w:tc>
        <w:tc>
          <w:tcPr>
            <w:tcW w:w="3402" w:type="dxa"/>
            <w:shd w:val="clear" w:color="auto" w:fill="auto"/>
          </w:tcPr>
          <w:p w14:paraId="6EA26065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</w:t>
            </w:r>
          </w:p>
        </w:tc>
        <w:tc>
          <w:tcPr>
            <w:tcW w:w="965" w:type="dxa"/>
          </w:tcPr>
          <w:p w14:paraId="6658F09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D137C7E" w14:textId="77777777" w:rsidR="00DE65FE" w:rsidRDefault="00DE65FE" w:rsidP="00627126"/>
        </w:tc>
      </w:tr>
      <w:tr w:rsidR="00DE65FE" w14:paraId="2889E9AF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48762A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OLH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84E98A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A4294D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755884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ejca.2009.04.03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759C2D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Squamous cel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995858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683085CD" w14:textId="77777777" w:rsidR="00DE65FE" w:rsidRDefault="00DE65FE" w:rsidP="00627126"/>
        </w:tc>
      </w:tr>
      <w:tr w:rsidR="00DE65FE" w14:paraId="007D0773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DD69AB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OT1</w:t>
            </w:r>
          </w:p>
        </w:tc>
        <w:tc>
          <w:tcPr>
            <w:tcW w:w="1260" w:type="dxa"/>
            <w:shd w:val="clear" w:color="auto" w:fill="auto"/>
          </w:tcPr>
          <w:p w14:paraId="3CFB3F6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0DBBCD6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78C395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genes13040591</w:t>
            </w:r>
          </w:p>
        </w:tc>
        <w:tc>
          <w:tcPr>
            <w:tcW w:w="3402" w:type="dxa"/>
            <w:shd w:val="clear" w:color="auto" w:fill="auto"/>
          </w:tcPr>
          <w:p w14:paraId="02465D1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elanoma, glioma</w:t>
            </w:r>
          </w:p>
        </w:tc>
        <w:tc>
          <w:tcPr>
            <w:tcW w:w="965" w:type="dxa"/>
          </w:tcPr>
          <w:p w14:paraId="606F084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1E9CCD4F" w14:textId="77777777" w:rsidR="00DE65FE" w:rsidRDefault="00DE65FE" w:rsidP="00627126"/>
        </w:tc>
      </w:tr>
      <w:tr w:rsidR="00DE65FE" w14:paraId="7D88AB62" w14:textId="77777777" w:rsidTr="00627126">
        <w:trPr>
          <w:trHeight w:val="2040"/>
        </w:trPr>
        <w:tc>
          <w:tcPr>
            <w:tcW w:w="991" w:type="dxa"/>
            <w:shd w:val="clear" w:color="auto" w:fill="D9D9D9" w:themeFill="background1" w:themeFillShade="D9"/>
          </w:tcPr>
          <w:p w14:paraId="57937FA6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PPP1CB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094D7F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92E5A7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252C1B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http://dx.doi.org/10.1136/bcr-2016-217189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BDD20A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eukaemia, paediatric gl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D3B7F5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5E910C10" w14:textId="77777777" w:rsidR="00DE65FE" w:rsidRDefault="00DE65FE" w:rsidP="00627126"/>
        </w:tc>
      </w:tr>
      <w:tr w:rsidR="00DE65FE" w14:paraId="2D3C9EAA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7F23CC2E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PPP2R2A</w:t>
            </w:r>
          </w:p>
        </w:tc>
        <w:tc>
          <w:tcPr>
            <w:tcW w:w="1260" w:type="dxa"/>
            <w:shd w:val="clear" w:color="auto" w:fill="auto"/>
          </w:tcPr>
          <w:p w14:paraId="1B5CEB0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56B1888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auto"/>
          </w:tcPr>
          <w:p w14:paraId="73CF1E6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cancergen.2011.05.002</w:t>
            </w:r>
          </w:p>
        </w:tc>
        <w:tc>
          <w:tcPr>
            <w:tcW w:w="3402" w:type="dxa"/>
            <w:shd w:val="clear" w:color="auto" w:fill="auto"/>
          </w:tcPr>
          <w:p w14:paraId="6BCDFED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ostate</w:t>
            </w:r>
          </w:p>
        </w:tc>
        <w:tc>
          <w:tcPr>
            <w:tcW w:w="965" w:type="dxa"/>
          </w:tcPr>
          <w:p w14:paraId="58B6DC4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A2D0C45" w14:textId="77777777" w:rsidR="00DE65FE" w:rsidRDefault="00DE65FE" w:rsidP="00627126"/>
        </w:tc>
      </w:tr>
      <w:tr w:rsidR="00DE65FE" w14:paraId="1AABE06B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099FB34E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PRDM9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EAE7F1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74F7C3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5F5C128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01/gr.231696.11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A40B89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ymphoma, leukaemi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FF72F8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8E66B36" w14:textId="77777777" w:rsidR="00DE65FE" w:rsidRDefault="00DE65FE" w:rsidP="00627126"/>
        </w:tc>
      </w:tr>
      <w:tr w:rsidR="00DE65FE" w14:paraId="14F3C8F2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ECD2EA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RF1</w:t>
            </w:r>
          </w:p>
        </w:tc>
        <w:tc>
          <w:tcPr>
            <w:tcW w:w="1260" w:type="dxa"/>
            <w:shd w:val="clear" w:color="auto" w:fill="auto"/>
          </w:tcPr>
          <w:p w14:paraId="3082B47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21517114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4C6BC2D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tranon.2021.101042</w:t>
            </w:r>
          </w:p>
        </w:tc>
        <w:tc>
          <w:tcPr>
            <w:tcW w:w="3402" w:type="dxa"/>
            <w:shd w:val="clear" w:color="auto" w:fill="auto"/>
          </w:tcPr>
          <w:p w14:paraId="5D1D8864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ymphoma</w:t>
            </w:r>
          </w:p>
        </w:tc>
        <w:tc>
          <w:tcPr>
            <w:tcW w:w="965" w:type="dxa"/>
          </w:tcPr>
          <w:p w14:paraId="5106549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AE7429F" w14:textId="77777777" w:rsidR="00DE65FE" w:rsidRDefault="00DE65FE" w:rsidP="00627126"/>
        </w:tc>
      </w:tr>
      <w:tr w:rsidR="00DE65FE" w14:paraId="62FCFA59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6770B71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RKAR1A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A2BE82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1753BD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98578A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rep3963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07183F2" w14:textId="77777777" w:rsidR="00DE65FE" w:rsidRDefault="00DE65FE" w:rsidP="00627126">
            <w:pPr>
              <w:spacing w:after="0" w:line="240" w:lineRule="auto"/>
              <w:rPr>
                <w:lang w:val="en-US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Myxoma, thyroid, sex cord-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6DDF8B17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33E7E9B1" w14:textId="77777777" w:rsidR="00DE65FE" w:rsidRDefault="00DE65FE" w:rsidP="00627126"/>
        </w:tc>
      </w:tr>
      <w:tr w:rsidR="00DE65FE" w14:paraId="5B35199C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1E1D1A6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RSS1</w:t>
            </w:r>
          </w:p>
        </w:tc>
        <w:tc>
          <w:tcPr>
            <w:tcW w:w="1260" w:type="dxa"/>
            <w:shd w:val="clear" w:color="auto" w:fill="auto"/>
          </w:tcPr>
          <w:p w14:paraId="5D8999E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shd w:val="clear" w:color="auto" w:fill="auto"/>
          </w:tcPr>
          <w:p w14:paraId="02E1581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9FDD7F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89/fphys.2014.00070</w:t>
            </w:r>
          </w:p>
        </w:tc>
        <w:tc>
          <w:tcPr>
            <w:tcW w:w="3402" w:type="dxa"/>
            <w:shd w:val="clear" w:color="auto" w:fill="auto"/>
          </w:tcPr>
          <w:p w14:paraId="3A5284CF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Pancreas</w:t>
            </w:r>
          </w:p>
        </w:tc>
        <w:tc>
          <w:tcPr>
            <w:tcW w:w="965" w:type="dxa"/>
          </w:tcPr>
          <w:p w14:paraId="0ABDC987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DE8E8BB" w14:textId="77777777" w:rsidR="00DE65FE" w:rsidRDefault="00DE65FE" w:rsidP="00627126"/>
        </w:tc>
      </w:tr>
      <w:tr w:rsidR="00DE65FE" w14:paraId="77016C57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1F24610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PTCH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1ABC80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6247C2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0BB709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98-019-52617-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1DBC9F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asal cell, medulloblas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7E0ED6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AFFEBAE" w14:textId="77777777" w:rsidR="00DE65FE" w:rsidRDefault="00DE65FE" w:rsidP="00627126"/>
        </w:tc>
      </w:tr>
      <w:tr w:rsidR="00DE65FE" w14:paraId="77296D55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0CA648C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TCH2</w:t>
            </w:r>
          </w:p>
        </w:tc>
        <w:tc>
          <w:tcPr>
            <w:tcW w:w="1260" w:type="dxa"/>
            <w:shd w:val="clear" w:color="auto" w:fill="auto"/>
          </w:tcPr>
          <w:p w14:paraId="6243E2C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15F9AE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BC642A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bbrc.2022.08.043</w:t>
            </w:r>
          </w:p>
        </w:tc>
        <w:tc>
          <w:tcPr>
            <w:tcW w:w="3402" w:type="dxa"/>
            <w:shd w:val="clear" w:color="auto" w:fill="auto"/>
          </w:tcPr>
          <w:p w14:paraId="6FF78CA7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asal cell, medulloblastoma</w:t>
            </w:r>
          </w:p>
        </w:tc>
        <w:tc>
          <w:tcPr>
            <w:tcW w:w="965" w:type="dxa"/>
          </w:tcPr>
          <w:p w14:paraId="06DBE54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3CF7529F" w14:textId="77777777" w:rsidR="00DE65FE" w:rsidRDefault="00DE65FE" w:rsidP="00627126"/>
        </w:tc>
      </w:tr>
      <w:tr w:rsidR="00DE65FE" w14:paraId="07F0B222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0B54525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TEN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CE77BD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786D5B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2AC111C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genes11070719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BD3489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east, thyroid, endometri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394D87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0423B7C" w14:textId="77777777" w:rsidR="00DE65FE" w:rsidRDefault="00DE65FE" w:rsidP="00627126"/>
        </w:tc>
      </w:tr>
      <w:tr w:rsidR="00DE65FE" w14:paraId="3D364319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37EE6AA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PTPN11</w:t>
            </w:r>
          </w:p>
        </w:tc>
        <w:tc>
          <w:tcPr>
            <w:tcW w:w="1260" w:type="dxa"/>
            <w:shd w:val="clear" w:color="auto" w:fill="auto"/>
          </w:tcPr>
          <w:p w14:paraId="507ED95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auto"/>
          </w:tcPr>
          <w:p w14:paraId="2D647DC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33A045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10555-008-9126-y</w:t>
            </w:r>
          </w:p>
        </w:tc>
        <w:tc>
          <w:tcPr>
            <w:tcW w:w="3402" w:type="dxa"/>
            <w:shd w:val="clear" w:color="auto" w:fill="auto"/>
          </w:tcPr>
          <w:p w14:paraId="63C5A7F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Juvenile myelomonocytic leukaemia, neuroblastoma</w:t>
            </w:r>
          </w:p>
        </w:tc>
        <w:tc>
          <w:tcPr>
            <w:tcW w:w="965" w:type="dxa"/>
          </w:tcPr>
          <w:p w14:paraId="30CA971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67121ED8" w14:textId="77777777" w:rsidR="00DE65FE" w:rsidRDefault="00DE65FE" w:rsidP="00627126"/>
        </w:tc>
      </w:tr>
      <w:tr w:rsidR="00DE65FE" w14:paraId="5FCE6917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65B8EEDF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PTPRJ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2B0C43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2645EB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F91E8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8632/oncotarget.2510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B8C723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, thyroid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606321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16BCB091" w14:textId="77777777" w:rsidR="00DE65FE" w:rsidRDefault="00DE65FE" w:rsidP="00627126"/>
        </w:tc>
      </w:tr>
      <w:tr w:rsidR="00DE65FE" w14:paraId="27CEF170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0CA27CF6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ABL3</w:t>
            </w:r>
          </w:p>
        </w:tc>
        <w:tc>
          <w:tcPr>
            <w:tcW w:w="1260" w:type="dxa"/>
            <w:shd w:val="clear" w:color="auto" w:fill="auto"/>
          </w:tcPr>
          <w:p w14:paraId="50A0A88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3E6E47F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7CBB16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588-019-0475-y</w:t>
            </w:r>
          </w:p>
        </w:tc>
        <w:tc>
          <w:tcPr>
            <w:tcW w:w="3402" w:type="dxa"/>
            <w:shd w:val="clear" w:color="auto" w:fill="auto"/>
          </w:tcPr>
          <w:p w14:paraId="4C61EB7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ncreatic</w:t>
            </w:r>
          </w:p>
        </w:tc>
        <w:tc>
          <w:tcPr>
            <w:tcW w:w="965" w:type="dxa"/>
          </w:tcPr>
          <w:p w14:paraId="6392809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065C8E62" w14:textId="77777777" w:rsidR="00DE65FE" w:rsidRDefault="00DE65FE" w:rsidP="00627126"/>
        </w:tc>
      </w:tr>
      <w:tr w:rsidR="00DE65FE" w14:paraId="684EBA9F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49111321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AD50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F17B0B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AE3C44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EEEE46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2943-019-1100-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DBC941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, colorectal, ovarian, Nijmegen breakage syndrome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6890B7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288E1E4" w14:textId="77777777" w:rsidR="00DE65FE" w:rsidRDefault="00DE65FE" w:rsidP="00627126"/>
        </w:tc>
      </w:tr>
      <w:tr w:rsidR="00DE65FE" w14:paraId="125177F9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2F5A5AF3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AD51B</w:t>
            </w:r>
          </w:p>
        </w:tc>
        <w:tc>
          <w:tcPr>
            <w:tcW w:w="1260" w:type="dxa"/>
            <w:shd w:val="clear" w:color="auto" w:fill="auto"/>
          </w:tcPr>
          <w:p w14:paraId="385FF96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54F028E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auto"/>
          </w:tcPr>
          <w:p w14:paraId="1C5D239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1471-2407-13-484</w:t>
            </w:r>
          </w:p>
        </w:tc>
        <w:tc>
          <w:tcPr>
            <w:tcW w:w="3402" w:type="dxa"/>
            <w:shd w:val="clear" w:color="auto" w:fill="auto"/>
          </w:tcPr>
          <w:p w14:paraId="3C2C431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Breast, ovarian </w:t>
            </w:r>
          </w:p>
        </w:tc>
        <w:tc>
          <w:tcPr>
            <w:tcW w:w="965" w:type="dxa"/>
          </w:tcPr>
          <w:p w14:paraId="0917536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EE856A9" w14:textId="77777777" w:rsidR="00DE65FE" w:rsidRDefault="00DE65FE" w:rsidP="00627126"/>
        </w:tc>
      </w:tr>
      <w:tr w:rsidR="00DE65FE" w14:paraId="5F466ECA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5A74587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AD51C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C735C6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0AC763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341036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8-020-00654-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02CB9A5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Ovarian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EDADB5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D1E5242" w14:textId="77777777" w:rsidR="00DE65FE" w:rsidRDefault="00DE65FE" w:rsidP="00627126"/>
        </w:tc>
      </w:tr>
      <w:tr w:rsidR="00DE65FE" w14:paraId="1973B665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2C1519C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AD51D</w:t>
            </w:r>
          </w:p>
        </w:tc>
        <w:tc>
          <w:tcPr>
            <w:tcW w:w="1260" w:type="dxa"/>
            <w:shd w:val="clear" w:color="auto" w:fill="auto"/>
          </w:tcPr>
          <w:p w14:paraId="408B557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C5B86F5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E554A1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8-020-00654-3</w:t>
            </w:r>
          </w:p>
        </w:tc>
        <w:tc>
          <w:tcPr>
            <w:tcW w:w="3402" w:type="dxa"/>
            <w:shd w:val="clear" w:color="auto" w:fill="auto"/>
          </w:tcPr>
          <w:p w14:paraId="4907E2B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Ovarian</w:t>
            </w:r>
          </w:p>
        </w:tc>
        <w:tc>
          <w:tcPr>
            <w:tcW w:w="965" w:type="dxa"/>
          </w:tcPr>
          <w:p w14:paraId="4E926811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1AF343B" w14:textId="77777777" w:rsidR="00DE65FE" w:rsidRDefault="00DE65FE" w:rsidP="00627126"/>
        </w:tc>
      </w:tr>
      <w:tr w:rsidR="00DE65FE" w14:paraId="65697816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0728F6F1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lastRenderedPageBreak/>
              <w:t>RAD54L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4996428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4824F9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6342FF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j.onc.120269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B20137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ancreatic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897405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D8C962A" w14:textId="77777777" w:rsidR="00DE65FE" w:rsidRDefault="00DE65FE" w:rsidP="00627126"/>
        </w:tc>
      </w:tr>
      <w:tr w:rsidR="00DE65FE" w14:paraId="717D2F31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1A30D1F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AF1</w:t>
            </w:r>
          </w:p>
        </w:tc>
        <w:tc>
          <w:tcPr>
            <w:tcW w:w="1260" w:type="dxa"/>
            <w:shd w:val="clear" w:color="auto" w:fill="auto"/>
          </w:tcPr>
          <w:p w14:paraId="5DF4A34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0D281EB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Autosomal dominant </w:t>
            </w:r>
          </w:p>
        </w:tc>
        <w:tc>
          <w:tcPr>
            <w:tcW w:w="1709" w:type="dxa"/>
            <w:shd w:val="clear" w:color="auto" w:fill="auto"/>
          </w:tcPr>
          <w:p w14:paraId="572E9F4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388-023-02683-w</w:t>
            </w:r>
          </w:p>
        </w:tc>
        <w:tc>
          <w:tcPr>
            <w:tcW w:w="3402" w:type="dxa"/>
            <w:shd w:val="clear" w:color="auto" w:fill="auto"/>
          </w:tcPr>
          <w:p w14:paraId="32A24AD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Juvenile myelomonocytic leukaemia, neuroblastoma</w:t>
            </w:r>
          </w:p>
        </w:tc>
        <w:tc>
          <w:tcPr>
            <w:tcW w:w="965" w:type="dxa"/>
          </w:tcPr>
          <w:p w14:paraId="171E6D0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05498B99" w14:textId="77777777" w:rsidR="00DE65FE" w:rsidRDefault="00DE65FE" w:rsidP="00627126"/>
        </w:tc>
      </w:tr>
      <w:tr w:rsidR="00DE65FE" w14:paraId="104CE90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6A8856F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B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B7E599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93EDCDB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BAB747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B978-0-12-380916-2.00005-X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BA071F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Retinoblastoma, pinealoma, sarcoma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541F8E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EF6E21A" w14:textId="77777777" w:rsidR="00DE65FE" w:rsidRDefault="00DE65FE" w:rsidP="00627126"/>
        </w:tc>
      </w:tr>
      <w:tr w:rsidR="00DE65FE" w14:paraId="1CA09BB2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71943C1B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ECQL</w:t>
            </w:r>
          </w:p>
        </w:tc>
        <w:tc>
          <w:tcPr>
            <w:tcW w:w="1260" w:type="dxa"/>
            <w:shd w:val="clear" w:color="auto" w:fill="auto"/>
          </w:tcPr>
          <w:p w14:paraId="5ED2C91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5779B67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735B0DF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371/journal.pgen.1005228</w:t>
            </w:r>
          </w:p>
        </w:tc>
        <w:tc>
          <w:tcPr>
            <w:tcW w:w="3402" w:type="dxa"/>
            <w:shd w:val="clear" w:color="auto" w:fill="auto"/>
          </w:tcPr>
          <w:p w14:paraId="0734735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Breast </w:t>
            </w:r>
          </w:p>
        </w:tc>
        <w:tc>
          <w:tcPr>
            <w:tcW w:w="965" w:type="dxa"/>
          </w:tcPr>
          <w:p w14:paraId="023873C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4ABF0145" w14:textId="77777777" w:rsidR="00DE65FE" w:rsidRDefault="00DE65FE" w:rsidP="00627126"/>
        </w:tc>
      </w:tr>
      <w:tr w:rsidR="00DE65FE" w14:paraId="5AF94D86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881CE2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ECQL4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6CED43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7AFE2E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19F7B4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path.468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E4811D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Osteosarcoma, basal cell, squamous cel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DE1BC9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80D22B4" w14:textId="77777777" w:rsidR="00DE65FE" w:rsidRDefault="00DE65FE" w:rsidP="00627126"/>
        </w:tc>
      </w:tr>
      <w:tr w:rsidR="00DE65FE" w14:paraId="45D3E165" w14:textId="77777777" w:rsidTr="00627126">
        <w:trPr>
          <w:trHeight w:val="2720"/>
        </w:trPr>
        <w:tc>
          <w:tcPr>
            <w:tcW w:w="991" w:type="dxa"/>
            <w:shd w:val="clear" w:color="auto" w:fill="auto"/>
          </w:tcPr>
          <w:p w14:paraId="291FEA5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ET</w:t>
            </w:r>
          </w:p>
        </w:tc>
        <w:tc>
          <w:tcPr>
            <w:tcW w:w="1260" w:type="dxa"/>
            <w:shd w:val="clear" w:color="auto" w:fill="auto"/>
          </w:tcPr>
          <w:p w14:paraId="486EE61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617D3D2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C9F90E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1662/jmaj.2020-0021</w:t>
            </w:r>
          </w:p>
        </w:tc>
        <w:tc>
          <w:tcPr>
            <w:tcW w:w="3402" w:type="dxa"/>
            <w:shd w:val="clear" w:color="auto" w:fill="auto"/>
          </w:tcPr>
          <w:p w14:paraId="3086CD4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hyroid, pheochromocytoma</w:t>
            </w:r>
          </w:p>
        </w:tc>
        <w:tc>
          <w:tcPr>
            <w:tcW w:w="965" w:type="dxa"/>
          </w:tcPr>
          <w:p w14:paraId="3E7EE59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53A3A1B" w14:textId="77777777" w:rsidR="00DE65FE" w:rsidRDefault="00DE65FE" w:rsidP="00627126"/>
        </w:tc>
      </w:tr>
      <w:tr w:rsidR="00DE65FE" w14:paraId="203CF9DF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6C7AB3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HBDF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A40B2A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F13B59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22B6AA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ajhg.2011.12.00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6A68279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Oesophage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CE8299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519019DC" w14:textId="77777777" w:rsidR="00DE65FE" w:rsidRDefault="00DE65FE" w:rsidP="00627126"/>
        </w:tc>
      </w:tr>
      <w:tr w:rsidR="00DE65FE" w14:paraId="39012AE1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5E4A9788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INT1</w:t>
            </w:r>
          </w:p>
        </w:tc>
        <w:tc>
          <w:tcPr>
            <w:tcW w:w="1260" w:type="dxa"/>
            <w:shd w:val="clear" w:color="auto" w:fill="auto"/>
          </w:tcPr>
          <w:p w14:paraId="6EA42D1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B62F91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0EFBB01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58/2159-8290.CD-14-0212</w:t>
            </w:r>
          </w:p>
        </w:tc>
        <w:tc>
          <w:tcPr>
            <w:tcW w:w="3402" w:type="dxa"/>
            <w:shd w:val="clear" w:color="auto" w:fill="auto"/>
          </w:tcPr>
          <w:p w14:paraId="689E508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Breast, Lynch syndrome</w:t>
            </w:r>
          </w:p>
        </w:tc>
        <w:tc>
          <w:tcPr>
            <w:tcW w:w="965" w:type="dxa"/>
          </w:tcPr>
          <w:p w14:paraId="1C84D29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E8ED7FF" w14:textId="77777777" w:rsidR="00DE65FE" w:rsidRDefault="00DE65FE" w:rsidP="00627126"/>
        </w:tc>
      </w:tr>
      <w:tr w:rsidR="00DE65FE" w14:paraId="2D5F20AD" w14:textId="77777777" w:rsidTr="00627126">
        <w:trPr>
          <w:trHeight w:val="2040"/>
        </w:trPr>
        <w:tc>
          <w:tcPr>
            <w:tcW w:w="991" w:type="dxa"/>
            <w:shd w:val="clear" w:color="auto" w:fill="D9D9D9" w:themeFill="background1" w:themeFillShade="D9"/>
          </w:tcPr>
          <w:p w14:paraId="7CD6BA06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lastRenderedPageBreak/>
              <w:t>RIT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4AB728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055E36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A03083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67-021-24841-y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15F1F9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ung adenocarcinoma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94BB62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5896D466" w14:textId="77777777" w:rsidR="00DE65FE" w:rsidRDefault="00DE65FE" w:rsidP="00627126"/>
        </w:tc>
      </w:tr>
      <w:tr w:rsidR="00DE65FE" w14:paraId="20D2C898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35755B99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RNF43</w:t>
            </w:r>
          </w:p>
        </w:tc>
        <w:tc>
          <w:tcPr>
            <w:tcW w:w="1260" w:type="dxa"/>
            <w:shd w:val="clear" w:color="auto" w:fill="auto"/>
          </w:tcPr>
          <w:p w14:paraId="7247D2B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86CE53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4A35F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ng.3127</w:t>
            </w:r>
          </w:p>
        </w:tc>
        <w:tc>
          <w:tcPr>
            <w:tcW w:w="3402" w:type="dxa"/>
            <w:shd w:val="clear" w:color="auto" w:fill="auto"/>
          </w:tcPr>
          <w:p w14:paraId="5A8451A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, endometrial</w:t>
            </w:r>
          </w:p>
        </w:tc>
        <w:tc>
          <w:tcPr>
            <w:tcW w:w="965" w:type="dxa"/>
          </w:tcPr>
          <w:p w14:paraId="213D01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3C7648C7" w14:textId="77777777" w:rsidR="00DE65FE" w:rsidRDefault="00DE65FE" w:rsidP="00627126"/>
        </w:tc>
      </w:tr>
      <w:tr w:rsidR="00DE65FE" w14:paraId="2B8EA118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516641F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TEL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AFC826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423B10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84B9DA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00439-013-1265-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7EB10E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, anorectal)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FF3C7C7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76440C09" w14:textId="77777777" w:rsidR="00DE65FE" w:rsidRDefault="00DE65FE" w:rsidP="00627126"/>
        </w:tc>
      </w:tr>
      <w:tr w:rsidR="00DE65FE" w14:paraId="68F658CD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19C6D7E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RUNX1</w:t>
            </w:r>
          </w:p>
        </w:tc>
        <w:tc>
          <w:tcPr>
            <w:tcW w:w="1260" w:type="dxa"/>
            <w:shd w:val="clear" w:color="auto" w:fill="auto"/>
          </w:tcPr>
          <w:p w14:paraId="7C54BB7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auto"/>
          </w:tcPr>
          <w:p w14:paraId="59A981B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56E1A16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6-019-1330-9</w:t>
            </w:r>
          </w:p>
        </w:tc>
        <w:tc>
          <w:tcPr>
            <w:tcW w:w="3402" w:type="dxa"/>
            <w:shd w:val="clear" w:color="auto" w:fill="auto"/>
          </w:tcPr>
          <w:p w14:paraId="28F972B7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yeloid haematological malignancy</w:t>
            </w:r>
          </w:p>
        </w:tc>
        <w:tc>
          <w:tcPr>
            <w:tcW w:w="965" w:type="dxa"/>
          </w:tcPr>
          <w:p w14:paraId="04B293D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51DEBC9B" w14:textId="77777777" w:rsidR="00DE65FE" w:rsidRDefault="00DE65FE" w:rsidP="00627126"/>
        </w:tc>
      </w:tr>
      <w:tr w:rsidR="00DE65FE" w14:paraId="05C35424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4DB9B02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BDS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7A78F6C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2361879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055A59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s41419-020-2393-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0BD435A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yeloid haematological malignancy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7CDBCD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AD1980E" w14:textId="77777777" w:rsidR="00DE65FE" w:rsidRDefault="00DE65FE" w:rsidP="00627126"/>
        </w:tc>
      </w:tr>
      <w:tr w:rsidR="00DE65FE" w14:paraId="02A97D5B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317F90B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DHA</w:t>
            </w:r>
          </w:p>
        </w:tc>
        <w:tc>
          <w:tcPr>
            <w:tcW w:w="1260" w:type="dxa"/>
            <w:shd w:val="clear" w:color="auto" w:fill="auto"/>
          </w:tcPr>
          <w:p w14:paraId="05DF99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E17F3A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27EABA5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01/mcs.a002584</w:t>
            </w:r>
          </w:p>
        </w:tc>
        <w:tc>
          <w:tcPr>
            <w:tcW w:w="3402" w:type="dxa"/>
            <w:shd w:val="clear" w:color="auto" w:fill="auto"/>
          </w:tcPr>
          <w:p w14:paraId="72FB547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Paraganglioma, pheochromocytoma, gastro-intestinal 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2EE4A0F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400EDA5" w14:textId="77777777" w:rsidR="00DE65FE" w:rsidRDefault="00DE65FE" w:rsidP="00627126"/>
        </w:tc>
      </w:tr>
      <w:tr w:rsidR="00DE65FE" w14:paraId="22FF347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3B3AB83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DHAF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6B9091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139FA22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E1CC5B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1/jamaoncol.2017.0223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0D956D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Paraganglioma, pheochromocy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0CE4744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34CC3C5" w14:textId="77777777" w:rsidR="00DE65FE" w:rsidRDefault="00DE65FE" w:rsidP="00627126"/>
        </w:tc>
      </w:tr>
      <w:tr w:rsidR="00DE65FE" w14:paraId="4F2C6516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338C48D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DHB</w:t>
            </w:r>
          </w:p>
        </w:tc>
        <w:tc>
          <w:tcPr>
            <w:tcW w:w="1260" w:type="dxa"/>
            <w:shd w:val="clear" w:color="auto" w:fill="auto"/>
          </w:tcPr>
          <w:p w14:paraId="27D24B6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9A2665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763DB20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humu.21136</w:t>
            </w:r>
          </w:p>
        </w:tc>
        <w:tc>
          <w:tcPr>
            <w:tcW w:w="3402" w:type="dxa"/>
            <w:shd w:val="clear" w:color="auto" w:fill="auto"/>
          </w:tcPr>
          <w:p w14:paraId="37E2E7B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Paraganglioma, pheochromocytoma, kidney</w:t>
            </w:r>
          </w:p>
        </w:tc>
        <w:tc>
          <w:tcPr>
            <w:tcW w:w="965" w:type="dxa"/>
          </w:tcPr>
          <w:p w14:paraId="16E0546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7122BF0" w14:textId="77777777" w:rsidR="00DE65FE" w:rsidRDefault="00DE65FE" w:rsidP="00627126"/>
        </w:tc>
      </w:tr>
      <w:tr w:rsidR="00DE65FE" w14:paraId="665D5540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752EE11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DHC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27E495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1D0263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956A16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 10.1136/jmedgenet-2017-105127 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B7B1109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Paraganglioma, pheochromocytoma, gastro-intestinal 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1B49629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957BF93" w14:textId="77777777" w:rsidR="00DE65FE" w:rsidRDefault="00DE65FE" w:rsidP="00627126"/>
        </w:tc>
      </w:tr>
      <w:tr w:rsidR="00DE65FE" w14:paraId="5CD87AC3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259C52D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DHD</w:t>
            </w:r>
          </w:p>
        </w:tc>
        <w:tc>
          <w:tcPr>
            <w:tcW w:w="1260" w:type="dxa"/>
            <w:shd w:val="clear" w:color="auto" w:fill="auto"/>
          </w:tcPr>
          <w:p w14:paraId="7922CCB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47151ED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04CF02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2/humu.21136</w:t>
            </w:r>
          </w:p>
        </w:tc>
        <w:tc>
          <w:tcPr>
            <w:tcW w:w="3402" w:type="dxa"/>
            <w:shd w:val="clear" w:color="auto" w:fill="auto"/>
          </w:tcPr>
          <w:p w14:paraId="72A5DE0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Paraganglioma, pheochromocytoma, gastro-intestinal 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6043DF4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6D88E51" w14:textId="77777777" w:rsidR="00DE65FE" w:rsidRDefault="00DE65FE" w:rsidP="00627126"/>
        </w:tc>
      </w:tr>
      <w:tr w:rsidR="00DE65FE" w14:paraId="75E8977B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77EA73A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H2B3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78641F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406C9C6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3778B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2/blood-2013-05-50085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C2A7835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45241A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2AE5B13" w14:textId="77777777" w:rsidR="00DE65FE" w:rsidRDefault="00DE65FE" w:rsidP="00627126"/>
        </w:tc>
      </w:tr>
      <w:tr w:rsidR="00DE65FE" w14:paraId="0A1891B9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770830A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SHOC2</w:t>
            </w:r>
          </w:p>
        </w:tc>
        <w:tc>
          <w:tcPr>
            <w:tcW w:w="1260" w:type="dxa"/>
            <w:shd w:val="clear" w:color="auto" w:fill="auto"/>
          </w:tcPr>
          <w:p w14:paraId="103EBDC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52041A31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26DB6E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28/MCB.00627-20</w:t>
            </w:r>
          </w:p>
        </w:tc>
        <w:tc>
          <w:tcPr>
            <w:tcW w:w="3402" w:type="dxa"/>
            <w:shd w:val="clear" w:color="auto" w:fill="auto"/>
          </w:tcPr>
          <w:p w14:paraId="460E5B03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No cancers known</w:t>
            </w:r>
          </w:p>
        </w:tc>
        <w:tc>
          <w:tcPr>
            <w:tcW w:w="965" w:type="dxa"/>
          </w:tcPr>
          <w:p w14:paraId="2FC66A8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69F228EA" w14:textId="77777777" w:rsidR="00DE65FE" w:rsidRDefault="00DE65FE" w:rsidP="00627126"/>
        </w:tc>
      </w:tr>
      <w:tr w:rsidR="00DE65FE" w14:paraId="08F19867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6B9B0B3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LC25A13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60A593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60D157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EFCDCC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222222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222222"/>
                <w:sz w:val="18"/>
                <w:szCs w:val="18"/>
                <w:lang w:val="en-GB" w:eastAsia="en-GB"/>
              </w:rPr>
              <w:t>10.1038/srep3841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5ADBB3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4F51F5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3AC093C4" w14:textId="77777777" w:rsidR="00DE65FE" w:rsidRDefault="00DE65FE" w:rsidP="00627126"/>
        </w:tc>
      </w:tr>
      <w:tr w:rsidR="00DE65FE" w14:paraId="3E1AD2B4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377064D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LX4</w:t>
            </w:r>
          </w:p>
        </w:tc>
        <w:tc>
          <w:tcPr>
            <w:tcW w:w="1260" w:type="dxa"/>
            <w:shd w:val="clear" w:color="auto" w:fill="auto"/>
          </w:tcPr>
          <w:p w14:paraId="6DDA23A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496FF2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0FC6953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80/10409238.2018.1488803</w:t>
            </w:r>
          </w:p>
        </w:tc>
        <w:tc>
          <w:tcPr>
            <w:tcW w:w="3402" w:type="dxa"/>
            <w:shd w:val="clear" w:color="auto" w:fill="auto"/>
          </w:tcPr>
          <w:p w14:paraId="50564A7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Squamous cell</w:t>
            </w:r>
          </w:p>
        </w:tc>
        <w:tc>
          <w:tcPr>
            <w:tcW w:w="965" w:type="dxa"/>
          </w:tcPr>
          <w:p w14:paraId="1973DD5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0CFF6D90" w14:textId="77777777" w:rsidR="00DE65FE" w:rsidRDefault="00DE65FE" w:rsidP="00627126"/>
        </w:tc>
      </w:tr>
      <w:tr w:rsidR="00DE65FE" w14:paraId="629DDD02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26120F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MAD4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DE46A0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EC4896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4D8F03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s0006-291x(03)01066-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185459B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Colorect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70CBFEE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5CFFF66F" w14:textId="77777777" w:rsidR="00DE65FE" w:rsidRDefault="00DE65FE" w:rsidP="00627126"/>
        </w:tc>
      </w:tr>
      <w:tr w:rsidR="00DE65FE" w14:paraId="2FC88528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5D348A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MARCA4</w:t>
            </w:r>
          </w:p>
        </w:tc>
        <w:tc>
          <w:tcPr>
            <w:tcW w:w="1260" w:type="dxa"/>
            <w:shd w:val="clear" w:color="auto" w:fill="auto"/>
          </w:tcPr>
          <w:p w14:paraId="439F91B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auto"/>
          </w:tcPr>
          <w:p w14:paraId="5BA53620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6C1A490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 10.1158/1535-7163.MCT-21-0433</w:t>
            </w:r>
          </w:p>
        </w:tc>
        <w:tc>
          <w:tcPr>
            <w:tcW w:w="3402" w:type="dxa"/>
            <w:shd w:val="clear" w:color="auto" w:fill="auto"/>
          </w:tcPr>
          <w:p w14:paraId="476FB45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Rhabdoid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2365FC3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A89B3EF" w14:textId="77777777" w:rsidR="00DE65FE" w:rsidRDefault="00DE65FE" w:rsidP="00627126"/>
        </w:tc>
      </w:tr>
      <w:tr w:rsidR="00DE65FE" w14:paraId="23B99C4D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3AA9254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MARCB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606DA4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FF16B7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7BB5074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sz w:val="18"/>
                <w:szCs w:val="18"/>
                <w:lang w:val="en-GB" w:eastAsia="en-GB"/>
              </w:rPr>
              <w:t>10.1002/gcc.2319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AE608F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Rhabdoid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, central primitive neuroectoder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15F2A61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18DAFA1B" w14:textId="77777777" w:rsidR="00DE65FE" w:rsidRDefault="00DE65FE" w:rsidP="00627126"/>
        </w:tc>
      </w:tr>
      <w:tr w:rsidR="00DE65FE" w14:paraId="4F0DAF9D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22ADFC2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MARCE1</w:t>
            </w:r>
          </w:p>
        </w:tc>
        <w:tc>
          <w:tcPr>
            <w:tcW w:w="1260" w:type="dxa"/>
            <w:shd w:val="clear" w:color="auto" w:fill="auto"/>
          </w:tcPr>
          <w:p w14:paraId="07B0521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124B27D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6843F58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10048-015-0472-y</w:t>
            </w:r>
          </w:p>
        </w:tc>
        <w:tc>
          <w:tcPr>
            <w:tcW w:w="3402" w:type="dxa"/>
            <w:shd w:val="clear" w:color="auto" w:fill="auto"/>
          </w:tcPr>
          <w:p w14:paraId="122F7CD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eningioma</w:t>
            </w:r>
          </w:p>
        </w:tc>
        <w:tc>
          <w:tcPr>
            <w:tcW w:w="965" w:type="dxa"/>
          </w:tcPr>
          <w:p w14:paraId="42D4DF1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B7EEB16" w14:textId="77777777" w:rsidR="00DE65FE" w:rsidRDefault="00DE65FE" w:rsidP="00627126"/>
        </w:tc>
      </w:tr>
      <w:tr w:rsidR="00DE65FE" w14:paraId="73FFEEC9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5B17075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OS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D82086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089F35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74873B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bbrc.2022.11.015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18B4483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Rhabdomyosarc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36D02F0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BAA0147" w14:textId="77777777" w:rsidR="00DE65FE" w:rsidRDefault="00DE65FE" w:rsidP="00627126"/>
        </w:tc>
      </w:tr>
      <w:tr w:rsidR="00DE65FE" w14:paraId="61418E77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3C7887B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OS2</w:t>
            </w:r>
          </w:p>
        </w:tc>
        <w:tc>
          <w:tcPr>
            <w:tcW w:w="1260" w:type="dxa"/>
            <w:shd w:val="clear" w:color="auto" w:fill="auto"/>
          </w:tcPr>
          <w:p w14:paraId="76FC14B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certain</w:t>
            </w:r>
          </w:p>
        </w:tc>
        <w:tc>
          <w:tcPr>
            <w:tcW w:w="1711" w:type="dxa"/>
            <w:shd w:val="clear" w:color="auto" w:fill="auto"/>
          </w:tcPr>
          <w:p w14:paraId="3FB4372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7FB5B34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26/scisignal.aar8371</w:t>
            </w:r>
          </w:p>
        </w:tc>
        <w:tc>
          <w:tcPr>
            <w:tcW w:w="3402" w:type="dxa"/>
            <w:shd w:val="clear" w:color="auto" w:fill="auto"/>
          </w:tcPr>
          <w:p w14:paraId="78AAB2C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Rhabdomyosarcoma</w:t>
            </w:r>
          </w:p>
        </w:tc>
        <w:tc>
          <w:tcPr>
            <w:tcW w:w="965" w:type="dxa"/>
          </w:tcPr>
          <w:p w14:paraId="479896E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43E27223" w14:textId="77777777" w:rsidR="00DE65FE" w:rsidRDefault="00DE65FE" w:rsidP="00627126"/>
        </w:tc>
      </w:tr>
      <w:tr w:rsidR="00DE65FE" w14:paraId="1576699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2B035EB2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SPRED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B54A8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9E3889D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8FCCA4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84/jem.2020109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4E9A89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2F580A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2F561BD4" w14:textId="77777777" w:rsidR="00DE65FE" w:rsidRDefault="00DE65FE" w:rsidP="00627126"/>
        </w:tc>
      </w:tr>
      <w:tr w:rsidR="00DE65FE" w14:paraId="271CF0FA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7ABD639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TK11</w:t>
            </w:r>
          </w:p>
        </w:tc>
        <w:tc>
          <w:tcPr>
            <w:tcW w:w="1260" w:type="dxa"/>
            <w:shd w:val="clear" w:color="auto" w:fill="auto"/>
          </w:tcPr>
          <w:p w14:paraId="4EA2E90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5AD39D5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347277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53/j.gastro.2004.03.014</w:t>
            </w:r>
          </w:p>
        </w:tc>
        <w:tc>
          <w:tcPr>
            <w:tcW w:w="3402" w:type="dxa"/>
            <w:shd w:val="clear" w:color="auto" w:fill="auto"/>
          </w:tcPr>
          <w:p w14:paraId="5BC1971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Colorectal, gastric, breast, sex-cord stromal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</w:tcPr>
          <w:p w14:paraId="2CCDE9D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72905BC1" w14:textId="77777777" w:rsidR="00DE65FE" w:rsidRDefault="00DE65FE" w:rsidP="00627126"/>
        </w:tc>
      </w:tr>
      <w:tr w:rsidR="00DE65FE" w14:paraId="5275F730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1C55760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SUFU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59D77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4FB9A17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53534A1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3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euonc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nox22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3D4EE146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edulloblastoma, meningi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62510C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70052D2" w14:textId="77777777" w:rsidR="00DE65FE" w:rsidRDefault="00DE65FE" w:rsidP="00627126"/>
        </w:tc>
      </w:tr>
      <w:tr w:rsidR="00DE65FE" w14:paraId="4DA0C2D9" w14:textId="77777777" w:rsidTr="00627126">
        <w:trPr>
          <w:trHeight w:val="680"/>
        </w:trPr>
        <w:tc>
          <w:tcPr>
            <w:tcW w:w="991" w:type="dxa"/>
            <w:shd w:val="clear" w:color="auto" w:fill="auto"/>
          </w:tcPr>
          <w:p w14:paraId="1298CF6C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lastRenderedPageBreak/>
              <w:t>TERC</w:t>
            </w:r>
          </w:p>
        </w:tc>
        <w:tc>
          <w:tcPr>
            <w:tcW w:w="1260" w:type="dxa"/>
            <w:shd w:val="clear" w:color="auto" w:fill="auto"/>
          </w:tcPr>
          <w:p w14:paraId="0B5A13B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auto"/>
          </w:tcPr>
          <w:p w14:paraId="19B21C4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60F3CBB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36/gut.2011.239772</w:t>
            </w:r>
          </w:p>
        </w:tc>
        <w:tc>
          <w:tcPr>
            <w:tcW w:w="3402" w:type="dxa"/>
            <w:shd w:val="clear" w:color="auto" w:fill="auto"/>
          </w:tcPr>
          <w:p w14:paraId="03DB62A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olorectal</w:t>
            </w:r>
          </w:p>
        </w:tc>
        <w:tc>
          <w:tcPr>
            <w:tcW w:w="965" w:type="dxa"/>
          </w:tcPr>
          <w:p w14:paraId="12658B5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5C9EA806" w14:textId="77777777" w:rsidR="00DE65FE" w:rsidRDefault="00DE65FE" w:rsidP="00627126"/>
        </w:tc>
      </w:tr>
      <w:tr w:rsidR="00DE65FE" w14:paraId="7C9FEE85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2B5FE26A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TERF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87DBF5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2B226DB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Unknown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2D7915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93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euonc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noy119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2EEC51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Lung, melanoma, leukaemi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1D0BD61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Jacobs et al.</w:t>
            </w:r>
            <w:r>
              <w:fldChar w:fldCharType="begin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instrText>ADDIN EN.CITE</w:instrText>
            </w:r>
            <w:r>
              <w:fldChar w:fldCharType="begin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instrText>ADDIN EN.CITE.DATA</w:instrText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end"/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separate"/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[27]</w:t>
            </w:r>
            <w:r>
              <w:rPr>
                <w:rFonts w:eastAsia="Times New Roman" w:cs="Calibri"/>
                <w:color w:val="000000"/>
                <w:sz w:val="18"/>
                <w:szCs w:val="18"/>
                <w:lang w:val="en-GB" w:eastAsia="en-GB"/>
              </w:rPr>
              <w:fldChar w:fldCharType="end"/>
            </w:r>
          </w:p>
        </w:tc>
        <w:tc>
          <w:tcPr>
            <w:tcW w:w="2437" w:type="dxa"/>
          </w:tcPr>
          <w:p w14:paraId="6A20851F" w14:textId="77777777" w:rsidR="00DE65FE" w:rsidRDefault="00DE65FE" w:rsidP="00627126"/>
        </w:tc>
      </w:tr>
      <w:tr w:rsidR="00DE65FE" w14:paraId="4883E691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1E8E529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ERT</w:t>
            </w:r>
          </w:p>
        </w:tc>
        <w:tc>
          <w:tcPr>
            <w:tcW w:w="1260" w:type="dxa"/>
            <w:shd w:val="clear" w:color="auto" w:fill="auto"/>
          </w:tcPr>
          <w:p w14:paraId="550412E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1855CE6F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2EDD39B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371/journal.pone.0281487</w:t>
            </w:r>
          </w:p>
        </w:tc>
        <w:tc>
          <w:tcPr>
            <w:tcW w:w="3402" w:type="dxa"/>
            <w:shd w:val="clear" w:color="auto" w:fill="auto"/>
          </w:tcPr>
          <w:p w14:paraId="77FCD116" w14:textId="77777777" w:rsidR="00DE65FE" w:rsidRDefault="00DE65FE" w:rsidP="00627126">
            <w:pPr>
              <w:spacing w:after="0" w:line="240" w:lineRule="auto"/>
              <w:rPr>
                <w:lang w:val="en-US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, anorectal), melanoma</w:t>
            </w:r>
          </w:p>
        </w:tc>
        <w:tc>
          <w:tcPr>
            <w:tcW w:w="965" w:type="dxa"/>
          </w:tcPr>
          <w:p w14:paraId="38EE397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26208465" w14:textId="77777777" w:rsidR="00DE65FE" w:rsidRDefault="00DE65FE" w:rsidP="00627126"/>
        </w:tc>
      </w:tr>
      <w:tr w:rsidR="00DE65FE" w14:paraId="439855DE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0731144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GFBR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0E3CC3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E1D834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D4281A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 xml:space="preserve">10.1038/s41523-022-00446-6 </w:t>
            </w: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br/>
              <w:t>10.1007/s11033-009-9906-7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B74CBD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Squamous cel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5ABBFD32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78ED530F" w14:textId="77777777" w:rsidR="00DE65FE" w:rsidRDefault="00DE65FE" w:rsidP="00627126"/>
        </w:tc>
      </w:tr>
      <w:tr w:rsidR="00DE65FE" w14:paraId="6A55D5A9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4623036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INF2</w:t>
            </w:r>
          </w:p>
        </w:tc>
        <w:tc>
          <w:tcPr>
            <w:tcW w:w="1260" w:type="dxa"/>
            <w:shd w:val="clear" w:color="auto" w:fill="auto"/>
          </w:tcPr>
          <w:p w14:paraId="4845A95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337EF155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27FD2B9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7554/eLife.61235</w:t>
            </w:r>
          </w:p>
        </w:tc>
        <w:tc>
          <w:tcPr>
            <w:tcW w:w="3402" w:type="dxa"/>
            <w:shd w:val="clear" w:color="auto" w:fill="auto"/>
          </w:tcPr>
          <w:p w14:paraId="367DEDF0" w14:textId="77777777" w:rsidR="00DE65FE" w:rsidRDefault="00DE65FE" w:rsidP="00627126">
            <w:pPr>
              <w:spacing w:after="0" w:line="240" w:lineRule="auto"/>
              <w:rPr>
                <w:lang w:val="en-US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eukaemia, squamous cell (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, anorectal), melanoma</w:t>
            </w:r>
          </w:p>
        </w:tc>
        <w:tc>
          <w:tcPr>
            <w:tcW w:w="965" w:type="dxa"/>
          </w:tcPr>
          <w:p w14:paraId="181DDED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4CFB937C" w14:textId="77777777" w:rsidR="00DE65FE" w:rsidRDefault="00DE65FE" w:rsidP="00627126"/>
        </w:tc>
      </w:tr>
      <w:tr w:rsidR="00DE65FE" w14:paraId="5B1EA49B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79F2978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MEM127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6AABD56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5D27D09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5B797BA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210/</w:t>
            </w: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em</w:t>
            </w:r>
            <w:proofErr w:type="spellEnd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/dgaa741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5E89B738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Pheochromocy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6446BB5B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88E6E00" w14:textId="77777777" w:rsidR="00DE65FE" w:rsidRDefault="00DE65FE" w:rsidP="00627126"/>
        </w:tc>
      </w:tr>
      <w:tr w:rsidR="00DE65FE" w14:paraId="1D25F15F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419DA76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P53</w:t>
            </w:r>
          </w:p>
        </w:tc>
        <w:tc>
          <w:tcPr>
            <w:tcW w:w="1260" w:type="dxa"/>
            <w:shd w:val="clear" w:color="auto" w:fill="auto"/>
          </w:tcPr>
          <w:p w14:paraId="582BCCC5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235B7DCE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07F6125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90/cancers14153664</w:t>
            </w:r>
          </w:p>
        </w:tc>
        <w:tc>
          <w:tcPr>
            <w:tcW w:w="3402" w:type="dxa"/>
            <w:shd w:val="clear" w:color="auto" w:fill="auto"/>
          </w:tcPr>
          <w:p w14:paraId="06297609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reast, sarcoma, adrenocortical, astrocytoma</w:t>
            </w:r>
          </w:p>
        </w:tc>
        <w:tc>
          <w:tcPr>
            <w:tcW w:w="965" w:type="dxa"/>
          </w:tcPr>
          <w:p w14:paraId="7FA1EB1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1C5D26B" w14:textId="77777777" w:rsidR="00DE65FE" w:rsidRDefault="00DE65FE" w:rsidP="00627126"/>
        </w:tc>
      </w:tr>
      <w:tr w:rsidR="00DE65FE" w14:paraId="4F2652A5" w14:textId="77777777" w:rsidTr="00627126">
        <w:trPr>
          <w:trHeight w:val="1360"/>
        </w:trPr>
        <w:tc>
          <w:tcPr>
            <w:tcW w:w="991" w:type="dxa"/>
            <w:shd w:val="clear" w:color="auto" w:fill="D9D9D9" w:themeFill="background1" w:themeFillShade="D9"/>
          </w:tcPr>
          <w:p w14:paraId="53A97A3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RIM37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27C2835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6C36A2DC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712B97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 10.3390/ijms23031176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746231F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Wilms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7624D1B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7D8E1771" w14:textId="77777777" w:rsidR="00DE65FE" w:rsidRDefault="00DE65FE" w:rsidP="00627126"/>
        </w:tc>
      </w:tr>
      <w:tr w:rsidR="00DE65FE" w14:paraId="27194554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0C3D62E1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SC1</w:t>
            </w:r>
          </w:p>
        </w:tc>
        <w:tc>
          <w:tcPr>
            <w:tcW w:w="1260" w:type="dxa"/>
            <w:shd w:val="clear" w:color="auto" w:fill="auto"/>
          </w:tcPr>
          <w:p w14:paraId="2A070A8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6B2BF77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auto"/>
          </w:tcPr>
          <w:p w14:paraId="10C19E4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ccr.2005.08.008</w:t>
            </w:r>
          </w:p>
        </w:tc>
        <w:tc>
          <w:tcPr>
            <w:tcW w:w="3402" w:type="dxa"/>
            <w:shd w:val="clear" w:color="auto" w:fill="auto"/>
          </w:tcPr>
          <w:p w14:paraId="6EE28C1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Kidney, angiomyolipoma, astrocytoma, rhabdomyosarcoma</w:t>
            </w:r>
          </w:p>
        </w:tc>
        <w:tc>
          <w:tcPr>
            <w:tcW w:w="965" w:type="dxa"/>
          </w:tcPr>
          <w:p w14:paraId="04246CC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046EBB6F" w14:textId="77777777" w:rsidR="00DE65FE" w:rsidRDefault="00DE65FE" w:rsidP="00627126"/>
        </w:tc>
      </w:tr>
      <w:tr w:rsidR="00DE65FE" w14:paraId="74E31BF8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0F855D3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TSC2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0A56D01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3F78ED0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1D29D8A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j.ccr.2005.08.008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69690722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Kidney, angiomyolipoma, astrocytoma, rhabdomyosarcoma</w:t>
            </w:r>
          </w:p>
          <w:p w14:paraId="7D439158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</w:p>
        </w:tc>
        <w:tc>
          <w:tcPr>
            <w:tcW w:w="965" w:type="dxa"/>
            <w:shd w:val="clear" w:color="auto" w:fill="D9D9D9" w:themeFill="background1" w:themeFillShade="D9"/>
          </w:tcPr>
          <w:p w14:paraId="242BCFB0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3FCB4A03" w14:textId="77777777" w:rsidR="00DE65FE" w:rsidRDefault="00DE65FE" w:rsidP="00627126"/>
        </w:tc>
      </w:tr>
      <w:tr w:rsidR="00DE65FE" w14:paraId="07149131" w14:textId="77777777" w:rsidTr="00627126">
        <w:trPr>
          <w:trHeight w:val="2040"/>
        </w:trPr>
        <w:tc>
          <w:tcPr>
            <w:tcW w:w="991" w:type="dxa"/>
            <w:shd w:val="clear" w:color="auto" w:fill="auto"/>
          </w:tcPr>
          <w:p w14:paraId="47B4F2D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lastRenderedPageBreak/>
              <w:t>UROD</w:t>
            </w:r>
          </w:p>
        </w:tc>
        <w:tc>
          <w:tcPr>
            <w:tcW w:w="1260" w:type="dxa"/>
            <w:shd w:val="clear" w:color="auto" w:fill="auto"/>
          </w:tcPr>
          <w:p w14:paraId="03D5757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</w:t>
            </w:r>
          </w:p>
        </w:tc>
        <w:tc>
          <w:tcPr>
            <w:tcW w:w="1711" w:type="dxa"/>
            <w:shd w:val="clear" w:color="auto" w:fill="auto"/>
          </w:tcPr>
          <w:p w14:paraId="2F08B2D2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/recessive</w:t>
            </w:r>
          </w:p>
        </w:tc>
        <w:tc>
          <w:tcPr>
            <w:tcW w:w="1709" w:type="dxa"/>
            <w:shd w:val="clear" w:color="auto" w:fill="auto"/>
          </w:tcPr>
          <w:p w14:paraId="7BC0F289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26/scitranslmed.3001922</w:t>
            </w:r>
          </w:p>
        </w:tc>
        <w:tc>
          <w:tcPr>
            <w:tcW w:w="3402" w:type="dxa"/>
            <w:shd w:val="clear" w:color="auto" w:fill="auto"/>
          </w:tcPr>
          <w:p w14:paraId="34256037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iver</w:t>
            </w:r>
          </w:p>
        </w:tc>
        <w:tc>
          <w:tcPr>
            <w:tcW w:w="965" w:type="dxa"/>
          </w:tcPr>
          <w:p w14:paraId="18E8EDE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3AFC9608" w14:textId="77777777" w:rsidR="00DE65FE" w:rsidRDefault="00DE65FE" w:rsidP="00627126"/>
        </w:tc>
      </w:tr>
      <w:tr w:rsidR="00DE65FE" w14:paraId="46EFB15C" w14:textId="77777777" w:rsidTr="00627126">
        <w:trPr>
          <w:trHeight w:val="1700"/>
        </w:trPr>
        <w:tc>
          <w:tcPr>
            <w:tcW w:w="991" w:type="dxa"/>
            <w:shd w:val="clear" w:color="auto" w:fill="D9D9D9" w:themeFill="background1" w:themeFillShade="D9"/>
          </w:tcPr>
          <w:p w14:paraId="3B12C7F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VHL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5A8D126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1091AC4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0554C75E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gim.2015.44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207125DC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Kidney, pheochromocytoma, pancreas, hemangioblast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FC6320E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617B015A" w14:textId="77777777" w:rsidR="00DE65FE" w:rsidRDefault="00DE65FE" w:rsidP="00627126"/>
        </w:tc>
      </w:tr>
      <w:tr w:rsidR="00DE65FE" w14:paraId="09613D73" w14:textId="77777777" w:rsidTr="00627126">
        <w:trPr>
          <w:trHeight w:val="1360"/>
        </w:trPr>
        <w:tc>
          <w:tcPr>
            <w:tcW w:w="991" w:type="dxa"/>
            <w:shd w:val="clear" w:color="auto" w:fill="auto"/>
          </w:tcPr>
          <w:p w14:paraId="74740430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WAS</w:t>
            </w:r>
          </w:p>
        </w:tc>
        <w:tc>
          <w:tcPr>
            <w:tcW w:w="1260" w:type="dxa"/>
            <w:shd w:val="clear" w:color="auto" w:fill="auto"/>
          </w:tcPr>
          <w:p w14:paraId="21D1A99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?</w:t>
            </w:r>
          </w:p>
        </w:tc>
        <w:tc>
          <w:tcPr>
            <w:tcW w:w="1711" w:type="dxa"/>
            <w:shd w:val="clear" w:color="auto" w:fill="auto"/>
          </w:tcPr>
          <w:p w14:paraId="0364AF6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X-linked recessive</w:t>
            </w:r>
          </w:p>
        </w:tc>
        <w:tc>
          <w:tcPr>
            <w:tcW w:w="1709" w:type="dxa"/>
            <w:shd w:val="clear" w:color="auto" w:fill="auto"/>
          </w:tcPr>
          <w:p w14:paraId="48A99AD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80/2162402X.2018.1468954</w:t>
            </w:r>
          </w:p>
        </w:tc>
        <w:tc>
          <w:tcPr>
            <w:tcW w:w="3402" w:type="dxa"/>
            <w:shd w:val="clear" w:color="auto" w:fill="auto"/>
          </w:tcPr>
          <w:p w14:paraId="2DA6328D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Lymphoma</w:t>
            </w:r>
          </w:p>
        </w:tc>
        <w:tc>
          <w:tcPr>
            <w:tcW w:w="965" w:type="dxa"/>
          </w:tcPr>
          <w:p w14:paraId="5BEE1C25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58BA97DF" w14:textId="77777777" w:rsidR="00DE65FE" w:rsidRDefault="00DE65FE" w:rsidP="00627126"/>
        </w:tc>
      </w:tr>
      <w:tr w:rsidR="00DE65FE" w14:paraId="4BFF58F7" w14:textId="77777777" w:rsidTr="00627126">
        <w:trPr>
          <w:trHeight w:val="680"/>
        </w:trPr>
        <w:tc>
          <w:tcPr>
            <w:tcW w:w="991" w:type="dxa"/>
            <w:shd w:val="clear" w:color="auto" w:fill="D9D9D9" w:themeFill="background1" w:themeFillShade="D9"/>
          </w:tcPr>
          <w:p w14:paraId="727F2CC8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WRAP53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3E5E3D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7562EAF3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6EDC546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38/cddis.2010.90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159FC606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yelodysplastic syndromes, leukaemia, squamous cell (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head+neck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), anogenital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2D7C815D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GE</w:t>
            </w:r>
          </w:p>
        </w:tc>
        <w:tc>
          <w:tcPr>
            <w:tcW w:w="2437" w:type="dxa"/>
          </w:tcPr>
          <w:p w14:paraId="1C7B9492" w14:textId="77777777" w:rsidR="00DE65FE" w:rsidRDefault="00DE65FE" w:rsidP="00627126"/>
        </w:tc>
      </w:tr>
      <w:tr w:rsidR="00DE65FE" w14:paraId="0062323B" w14:textId="77777777" w:rsidTr="00627126">
        <w:trPr>
          <w:trHeight w:val="1700"/>
        </w:trPr>
        <w:tc>
          <w:tcPr>
            <w:tcW w:w="991" w:type="dxa"/>
            <w:shd w:val="clear" w:color="auto" w:fill="auto"/>
          </w:tcPr>
          <w:p w14:paraId="1E04D0DA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WRN</w:t>
            </w:r>
          </w:p>
        </w:tc>
        <w:tc>
          <w:tcPr>
            <w:tcW w:w="1260" w:type="dxa"/>
            <w:shd w:val="clear" w:color="auto" w:fill="auto"/>
          </w:tcPr>
          <w:p w14:paraId="39CCFBD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07E6F766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42ADBAA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3389/fonc.2021.648649</w:t>
            </w:r>
          </w:p>
        </w:tc>
        <w:tc>
          <w:tcPr>
            <w:tcW w:w="3402" w:type="dxa"/>
            <w:shd w:val="clear" w:color="auto" w:fill="auto"/>
          </w:tcPr>
          <w:p w14:paraId="1DDF68A6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Sarcoma, melanoma, thyroid</w:t>
            </w:r>
          </w:p>
        </w:tc>
        <w:tc>
          <w:tcPr>
            <w:tcW w:w="965" w:type="dxa"/>
          </w:tcPr>
          <w:p w14:paraId="1EBE6E11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0A9139C7" w14:textId="77777777" w:rsidR="00DE65FE" w:rsidRDefault="00DE65FE" w:rsidP="00627126"/>
        </w:tc>
      </w:tr>
      <w:tr w:rsidR="00DE65FE" w14:paraId="4A38CB67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522DB7FB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WT1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3EF7FB04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 and 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4A65A0B8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37D38BA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3048-023-01124-2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49A0A90E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Wilms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tumor</w:t>
            </w:r>
            <w:proofErr w:type="spellEnd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 xml:space="preserve">, </w:t>
            </w:r>
            <w:proofErr w:type="spellStart"/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gonadoblastoma</w:t>
            </w:r>
            <w:proofErr w:type="spellEnd"/>
          </w:p>
        </w:tc>
        <w:tc>
          <w:tcPr>
            <w:tcW w:w="965" w:type="dxa"/>
            <w:shd w:val="clear" w:color="auto" w:fill="D9D9D9" w:themeFill="background1" w:themeFillShade="D9"/>
          </w:tcPr>
          <w:p w14:paraId="33826ACF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NKI</w:t>
            </w:r>
          </w:p>
        </w:tc>
        <w:tc>
          <w:tcPr>
            <w:tcW w:w="2437" w:type="dxa"/>
          </w:tcPr>
          <w:p w14:paraId="2D48502E" w14:textId="77777777" w:rsidR="00DE65FE" w:rsidRDefault="00DE65FE" w:rsidP="00627126"/>
        </w:tc>
      </w:tr>
      <w:tr w:rsidR="00DE65FE" w14:paraId="3BD1D2E7" w14:textId="77777777" w:rsidTr="00627126">
        <w:trPr>
          <w:trHeight w:val="1020"/>
        </w:trPr>
        <w:tc>
          <w:tcPr>
            <w:tcW w:w="991" w:type="dxa"/>
            <w:shd w:val="clear" w:color="auto" w:fill="auto"/>
          </w:tcPr>
          <w:p w14:paraId="7FE00E5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XPA</w:t>
            </w:r>
          </w:p>
        </w:tc>
        <w:tc>
          <w:tcPr>
            <w:tcW w:w="1260" w:type="dxa"/>
            <w:shd w:val="clear" w:color="auto" w:fill="auto"/>
          </w:tcPr>
          <w:p w14:paraId="5192732C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auto"/>
          </w:tcPr>
          <w:p w14:paraId="7A5943E9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auto"/>
          </w:tcPr>
          <w:p w14:paraId="4D8F352F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16/bs.enz.2019.06.004</w:t>
            </w:r>
          </w:p>
        </w:tc>
        <w:tc>
          <w:tcPr>
            <w:tcW w:w="3402" w:type="dxa"/>
            <w:shd w:val="clear" w:color="auto" w:fill="auto"/>
          </w:tcPr>
          <w:p w14:paraId="09F82983" w14:textId="77777777" w:rsidR="00DE65FE" w:rsidRDefault="00DE65FE" w:rsidP="00627126">
            <w:pPr>
              <w:spacing w:after="0" w:line="240" w:lineRule="auto"/>
              <w:rPr>
                <w:lang w:val="en-US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</w:tcPr>
          <w:p w14:paraId="105D4D7A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6671EE5A" w14:textId="77777777" w:rsidR="00DE65FE" w:rsidRDefault="00DE65FE" w:rsidP="00627126"/>
        </w:tc>
      </w:tr>
      <w:tr w:rsidR="00DE65FE" w14:paraId="2A46CDA6" w14:textId="77777777" w:rsidTr="00627126">
        <w:trPr>
          <w:trHeight w:val="1020"/>
        </w:trPr>
        <w:tc>
          <w:tcPr>
            <w:tcW w:w="991" w:type="dxa"/>
            <w:shd w:val="clear" w:color="auto" w:fill="D9D9D9" w:themeFill="background1" w:themeFillShade="D9"/>
          </w:tcPr>
          <w:p w14:paraId="7B94CA72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i/>
                <w:iCs/>
                <w:color w:val="000000"/>
                <w:sz w:val="18"/>
                <w:szCs w:val="18"/>
                <w:lang w:val="en-GB" w:eastAsia="en-GB"/>
              </w:rPr>
              <w:t>XPC</w:t>
            </w:r>
          </w:p>
        </w:tc>
        <w:tc>
          <w:tcPr>
            <w:tcW w:w="1260" w:type="dxa"/>
            <w:shd w:val="clear" w:color="auto" w:fill="D9D9D9" w:themeFill="background1" w:themeFillShade="D9"/>
          </w:tcPr>
          <w:p w14:paraId="16277226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TSG</w:t>
            </w:r>
          </w:p>
        </w:tc>
        <w:tc>
          <w:tcPr>
            <w:tcW w:w="1711" w:type="dxa"/>
            <w:shd w:val="clear" w:color="auto" w:fill="D9D9D9" w:themeFill="background1" w:themeFillShade="D9"/>
          </w:tcPr>
          <w:p w14:paraId="0252E3AA" w14:textId="77777777" w:rsidR="00DE65FE" w:rsidRDefault="00DE65FE" w:rsidP="00627126">
            <w:pPr>
              <w:spacing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recessive</w:t>
            </w:r>
          </w:p>
        </w:tc>
        <w:tc>
          <w:tcPr>
            <w:tcW w:w="1709" w:type="dxa"/>
            <w:shd w:val="clear" w:color="auto" w:fill="D9D9D9" w:themeFill="background1" w:themeFillShade="D9"/>
          </w:tcPr>
          <w:p w14:paraId="40F4ABA7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007/s12282-020-01121-z</w:t>
            </w:r>
          </w:p>
        </w:tc>
        <w:tc>
          <w:tcPr>
            <w:tcW w:w="3402" w:type="dxa"/>
            <w:shd w:val="clear" w:color="auto" w:fill="D9D9D9" w:themeFill="background1" w:themeFillShade="D9"/>
          </w:tcPr>
          <w:p w14:paraId="0569F6AC" w14:textId="77777777" w:rsidR="00DE65FE" w:rsidRDefault="00DE65FE" w:rsidP="00627126">
            <w:pPr>
              <w:spacing w:after="0" w:line="240" w:lineRule="auto"/>
              <w:rPr>
                <w:lang w:val="en-US"/>
              </w:rPr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Basal cell, squamous cell, melanoma</w:t>
            </w:r>
          </w:p>
        </w:tc>
        <w:tc>
          <w:tcPr>
            <w:tcW w:w="965" w:type="dxa"/>
            <w:shd w:val="clear" w:color="auto" w:fill="D9D9D9" w:themeFill="background1" w:themeFillShade="D9"/>
          </w:tcPr>
          <w:p w14:paraId="4D28D629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Priestley</w:t>
            </w:r>
          </w:p>
        </w:tc>
        <w:tc>
          <w:tcPr>
            <w:tcW w:w="2437" w:type="dxa"/>
          </w:tcPr>
          <w:p w14:paraId="32ACCD25" w14:textId="77777777" w:rsidR="00DE65FE" w:rsidRDefault="00DE65FE" w:rsidP="00627126"/>
        </w:tc>
      </w:tr>
      <w:tr w:rsidR="00DE65FE" w14:paraId="7DA922DC" w14:textId="77777777" w:rsidTr="00627126">
        <w:trPr>
          <w:trHeight w:val="1323"/>
        </w:trPr>
        <w:tc>
          <w:tcPr>
            <w:tcW w:w="991" w:type="dxa"/>
            <w:tcBorders>
              <w:bottom w:val="single" w:sz="4" w:space="0" w:color="000000"/>
            </w:tcBorders>
            <w:shd w:val="clear" w:color="auto" w:fill="auto"/>
          </w:tcPr>
          <w:p w14:paraId="794C1E89" w14:textId="77777777" w:rsidR="00DE65FE" w:rsidRDefault="00DE65FE" w:rsidP="00627126">
            <w:pPr>
              <w:spacing w:after="0" w:line="240" w:lineRule="auto"/>
              <w:rPr>
                <w:rFonts w:eastAsia="Times New Roman"/>
                <w:i/>
                <w:iCs/>
                <w:color w:val="000000"/>
                <w:sz w:val="18"/>
                <w:szCs w:val="18"/>
                <w:highlight w:val="yellow"/>
                <w:lang w:val="en-GB" w:eastAsia="en-GB"/>
              </w:rPr>
            </w:pPr>
            <w:r>
              <w:rPr>
                <w:rFonts w:eastAsia="Times New Roman"/>
                <w:i/>
                <w:iCs/>
                <w:color w:val="000000" w:themeColor="text1"/>
                <w:sz w:val="18"/>
                <w:szCs w:val="18"/>
                <w:lang w:val="en-GB" w:eastAsia="en-GB"/>
              </w:rPr>
              <w:t>XRCC2</w:t>
            </w:r>
          </w:p>
        </w:tc>
        <w:tc>
          <w:tcPr>
            <w:tcW w:w="1260" w:type="dxa"/>
            <w:tcBorders>
              <w:bottom w:val="single" w:sz="4" w:space="0" w:color="000000"/>
            </w:tcBorders>
            <w:shd w:val="clear" w:color="auto" w:fill="auto"/>
          </w:tcPr>
          <w:p w14:paraId="783C67AD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ONCO?</w:t>
            </w:r>
          </w:p>
        </w:tc>
        <w:tc>
          <w:tcPr>
            <w:tcW w:w="1711" w:type="dxa"/>
            <w:tcBorders>
              <w:bottom w:val="single" w:sz="4" w:space="0" w:color="000000"/>
            </w:tcBorders>
            <w:shd w:val="clear" w:color="auto" w:fill="auto"/>
          </w:tcPr>
          <w:p w14:paraId="40624611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Autosomal dominant</w:t>
            </w:r>
          </w:p>
        </w:tc>
        <w:tc>
          <w:tcPr>
            <w:tcW w:w="1709" w:type="dxa"/>
            <w:tcBorders>
              <w:bottom w:val="single" w:sz="4" w:space="0" w:color="000000"/>
            </w:tcBorders>
            <w:shd w:val="clear" w:color="auto" w:fill="auto"/>
          </w:tcPr>
          <w:p w14:paraId="1526DB83" w14:textId="77777777" w:rsidR="00DE65FE" w:rsidRDefault="00DE65FE" w:rsidP="00627126">
            <w:pPr>
              <w:spacing w:after="0" w:line="240" w:lineRule="auto"/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</w:pPr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10.1186/s10020-021-00316-0</w:t>
            </w:r>
          </w:p>
        </w:tc>
        <w:tc>
          <w:tcPr>
            <w:tcW w:w="3402" w:type="dxa"/>
            <w:tcBorders>
              <w:bottom w:val="single" w:sz="4" w:space="0" w:color="000000"/>
            </w:tcBorders>
            <w:shd w:val="clear" w:color="auto" w:fill="auto"/>
          </w:tcPr>
          <w:p w14:paraId="0EBFE232" w14:textId="77777777" w:rsidR="00DE65FE" w:rsidRDefault="00DE65FE" w:rsidP="00627126">
            <w:pPr>
              <w:spacing w:after="0" w:line="240" w:lineRule="auto"/>
            </w:pPr>
            <w:r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  <w:t>Melanoma, breast</w:t>
            </w:r>
          </w:p>
        </w:tc>
        <w:tc>
          <w:tcPr>
            <w:tcW w:w="965" w:type="dxa"/>
            <w:tcBorders>
              <w:bottom w:val="single" w:sz="4" w:space="0" w:color="000000"/>
            </w:tcBorders>
          </w:tcPr>
          <w:p w14:paraId="72555514" w14:textId="77777777" w:rsidR="00DE65FE" w:rsidRDefault="00DE65FE" w:rsidP="00627126">
            <w:pPr>
              <w:spacing w:after="0" w:line="240" w:lineRule="auto"/>
              <w:rPr>
                <w:rFonts w:eastAsia="Times New Roman"/>
                <w:color w:val="000000" w:themeColor="text1"/>
                <w:sz w:val="18"/>
                <w:szCs w:val="18"/>
                <w:lang w:val="en-GB" w:eastAsia="en-GB"/>
              </w:rPr>
            </w:pPr>
            <w:proofErr w:type="spellStart"/>
            <w:r>
              <w:rPr>
                <w:rFonts w:eastAsia="Times New Roman" w:cstheme="minorHAnsi"/>
                <w:color w:val="000000"/>
                <w:sz w:val="18"/>
                <w:szCs w:val="18"/>
                <w:lang w:val="en-GB" w:eastAsia="en-GB"/>
              </w:rPr>
              <w:t>ClinGen</w:t>
            </w:r>
            <w:proofErr w:type="spellEnd"/>
          </w:p>
        </w:tc>
        <w:tc>
          <w:tcPr>
            <w:tcW w:w="2437" w:type="dxa"/>
          </w:tcPr>
          <w:p w14:paraId="4EADD3F4" w14:textId="77777777" w:rsidR="00DE65FE" w:rsidRDefault="00DE65FE" w:rsidP="00627126"/>
        </w:tc>
      </w:tr>
    </w:tbl>
    <w:p w14:paraId="5CAB4F5A" w14:textId="77777777" w:rsidR="00DE65FE" w:rsidRDefault="00DE65FE" w:rsidP="00DE65FE">
      <w:pPr>
        <w:spacing w:line="240" w:lineRule="auto"/>
        <w:jc w:val="both"/>
        <w:rPr>
          <w:lang w:val="en-US"/>
        </w:rPr>
      </w:pPr>
      <w:r>
        <w:rPr>
          <w:sz w:val="18"/>
          <w:szCs w:val="18"/>
          <w:vertAlign w:val="superscript"/>
          <w:lang w:val="en-US"/>
        </w:rPr>
        <w:t>1</w:t>
      </w:r>
      <w:r>
        <w:rPr>
          <w:sz w:val="18"/>
          <w:szCs w:val="18"/>
          <w:lang w:val="en-US"/>
        </w:rPr>
        <w:t xml:space="preserve">See </w:t>
      </w:r>
      <w:r>
        <w:rPr>
          <w:i/>
          <w:iCs/>
          <w:sz w:val="18"/>
          <w:szCs w:val="18"/>
          <w:lang w:val="en-US"/>
        </w:rPr>
        <w:t>Methods</w:t>
      </w:r>
      <w:r>
        <w:rPr>
          <w:sz w:val="18"/>
          <w:szCs w:val="18"/>
          <w:lang w:val="en-US"/>
        </w:rPr>
        <w:t xml:space="preserve"> section for composition of the different gene panels. ACMG: American College of Medical Genetics and Genomics; GE: Genomics England; NKI: </w:t>
      </w:r>
      <w:proofErr w:type="spellStart"/>
      <w:r>
        <w:rPr>
          <w:sz w:val="18"/>
          <w:szCs w:val="18"/>
          <w:lang w:val="en-US"/>
        </w:rPr>
        <w:t>Nederlands</w:t>
      </w:r>
      <w:proofErr w:type="spellEnd"/>
      <w:r>
        <w:rPr>
          <w:sz w:val="18"/>
          <w:szCs w:val="18"/>
          <w:lang w:val="en-US"/>
        </w:rPr>
        <w:t xml:space="preserve"> </w:t>
      </w:r>
      <w:proofErr w:type="spellStart"/>
      <w:r>
        <w:rPr>
          <w:sz w:val="18"/>
          <w:szCs w:val="18"/>
          <w:lang w:val="en-US"/>
        </w:rPr>
        <w:t>Kanker</w:t>
      </w:r>
      <w:proofErr w:type="spellEnd"/>
      <w:r>
        <w:rPr>
          <w:sz w:val="18"/>
          <w:szCs w:val="18"/>
          <w:lang w:val="en-US"/>
        </w:rPr>
        <w:t xml:space="preserve"> </w:t>
      </w:r>
      <w:proofErr w:type="spellStart"/>
      <w:r>
        <w:rPr>
          <w:sz w:val="18"/>
          <w:szCs w:val="18"/>
          <w:lang w:val="en-US"/>
        </w:rPr>
        <w:t>Instituut</w:t>
      </w:r>
      <w:proofErr w:type="spellEnd"/>
      <w:r>
        <w:rPr>
          <w:sz w:val="18"/>
          <w:szCs w:val="18"/>
          <w:lang w:val="en-US"/>
        </w:rPr>
        <w:t>; ONCO: proto-</w:t>
      </w:r>
      <w:proofErr w:type="spellStart"/>
      <w:r>
        <w:rPr>
          <w:sz w:val="18"/>
          <w:szCs w:val="18"/>
          <w:lang w:val="en-US"/>
        </w:rPr>
        <w:t>onco</w:t>
      </w:r>
      <w:proofErr w:type="spellEnd"/>
      <w:r>
        <w:rPr>
          <w:sz w:val="18"/>
          <w:szCs w:val="18"/>
          <w:lang w:val="en-US"/>
        </w:rPr>
        <w:t xml:space="preserve"> gene; TSG: tumor suppressor gene</w:t>
      </w:r>
    </w:p>
    <w:p w14:paraId="3019E0E3" w14:textId="77777777" w:rsidR="00DE65FE" w:rsidRPr="00DE65FE" w:rsidRDefault="00DE65FE">
      <w:pPr>
        <w:rPr>
          <w:lang w:val="en-US"/>
        </w:rPr>
      </w:pPr>
    </w:p>
    <w:sectPr w:rsidR="00DE65FE" w:rsidRPr="00DE65FE" w:rsidSect="00DE65FE">
      <w:pgSz w:w="11906" w:h="16838"/>
      <w:pgMar w:top="1134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rlito">
    <w:altName w:val="Calibri"/>
    <w:charset w:val="01"/>
    <w:family w:val="swiss"/>
    <w:pitch w:val="variable"/>
  </w:font>
  <w:font w:name="Noto Sans SC Regular">
    <w:panose1 w:val="00000000000000000000"/>
    <w:charset w:val="00"/>
    <w:family w:val="roman"/>
    <w:notTrueType/>
    <w:pitch w:val="default"/>
  </w:font>
  <w:font w:name="Noto Sans">
    <w:charset w:val="00"/>
    <w:family w:val="swiss"/>
    <w:pitch w:val="variable"/>
    <w:sig w:usb0="E00082FF" w:usb1="400078FF" w:usb2="00000021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CD536B"/>
    <w:multiLevelType w:val="hybridMultilevel"/>
    <w:tmpl w:val="D44CE0DA"/>
    <w:lvl w:ilvl="0" w:tplc="041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30019" w:tentative="1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805204B"/>
    <w:multiLevelType w:val="multilevel"/>
    <w:tmpl w:val="2EB65FD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F791F70"/>
    <w:multiLevelType w:val="multilevel"/>
    <w:tmpl w:val="9E689FE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2E01D6C"/>
    <w:multiLevelType w:val="multilevel"/>
    <w:tmpl w:val="CB66A5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29BB355D"/>
    <w:multiLevelType w:val="multilevel"/>
    <w:tmpl w:val="FE627E9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3255909"/>
    <w:multiLevelType w:val="multilevel"/>
    <w:tmpl w:val="F34674B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F63754D"/>
    <w:multiLevelType w:val="multilevel"/>
    <w:tmpl w:val="D40A139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7D9D4387"/>
    <w:multiLevelType w:val="hybridMultilevel"/>
    <w:tmpl w:val="0F883F1C"/>
    <w:lvl w:ilvl="0" w:tplc="109A5610">
      <w:start w:val="37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400588897">
    <w:abstractNumId w:val="3"/>
  </w:num>
  <w:num w:numId="2" w16cid:durableId="459032096">
    <w:abstractNumId w:val="6"/>
  </w:num>
  <w:num w:numId="3" w16cid:durableId="1949196706">
    <w:abstractNumId w:val="0"/>
  </w:num>
  <w:num w:numId="4" w16cid:durableId="1315795893">
    <w:abstractNumId w:val="7"/>
  </w:num>
  <w:num w:numId="5" w16cid:durableId="1147823667">
    <w:abstractNumId w:val="1"/>
  </w:num>
  <w:num w:numId="6" w16cid:durableId="224147892">
    <w:abstractNumId w:val="5"/>
  </w:num>
  <w:num w:numId="7" w16cid:durableId="1140145649">
    <w:abstractNumId w:val="2"/>
  </w:num>
  <w:num w:numId="8" w16cid:durableId="3350247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oNotDisplayPageBoundaries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E65FE"/>
    <w:rsid w:val="00DE65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E093069"/>
  <w15:chartTrackingRefBased/>
  <w15:docId w15:val="{0C12E770-9233-43E4-84CB-FF61505FAE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NL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 w:qFormat="1"/>
    <w:lsdException w:name="line number" w:semiHidden="1" w:uiPriority="0" w:unhideWhenUsed="1"/>
    <w:lsdException w:name="page number" w:semiHidden="1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qFormat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DE65FE"/>
    <w:pPr>
      <w:suppressAutoHyphens/>
    </w:pPr>
  </w:style>
  <w:style w:type="paragraph" w:styleId="Kop1">
    <w:name w:val="heading 1"/>
    <w:basedOn w:val="Standaard"/>
    <w:next w:val="Standaard"/>
    <w:link w:val="Kop1Char"/>
    <w:uiPriority w:val="9"/>
    <w:qFormat/>
    <w:rsid w:val="00DE65F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DE65F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DE65F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qFormat/>
    <w:rsid w:val="00DE65FE"/>
    <w:rPr>
      <w:rFonts w:asciiTheme="majorHAnsi" w:eastAsiaTheme="majorEastAsia" w:hAnsiTheme="majorHAnsi" w:cstheme="majorBidi"/>
      <w:color w:val="2F5496" w:themeColor="accent1" w:themeShade="BF"/>
      <w:kern w:val="0"/>
      <w:sz w:val="32"/>
      <w:szCs w:val="32"/>
      <w14:ligatures w14:val="none"/>
    </w:rPr>
  </w:style>
  <w:style w:type="character" w:customStyle="1" w:styleId="Kop2Char">
    <w:name w:val="Kop 2 Char"/>
    <w:basedOn w:val="Standaardalinea-lettertype"/>
    <w:link w:val="Kop2"/>
    <w:uiPriority w:val="9"/>
    <w:semiHidden/>
    <w:qFormat/>
    <w:rsid w:val="00DE65FE"/>
    <w:rPr>
      <w:rFonts w:asciiTheme="majorHAnsi" w:eastAsiaTheme="majorEastAsia" w:hAnsiTheme="majorHAnsi" w:cstheme="majorBidi"/>
      <w:color w:val="2F5496" w:themeColor="accent1" w:themeShade="BF"/>
      <w:kern w:val="0"/>
      <w:sz w:val="26"/>
      <w:szCs w:val="26"/>
      <w14:ligatures w14:val="none"/>
    </w:rPr>
  </w:style>
  <w:style w:type="character" w:customStyle="1" w:styleId="Kop3Char">
    <w:name w:val="Kop 3 Char"/>
    <w:basedOn w:val="Standaardalinea-lettertype"/>
    <w:link w:val="Kop3"/>
    <w:uiPriority w:val="9"/>
    <w:semiHidden/>
    <w:qFormat/>
    <w:rsid w:val="00DE65FE"/>
    <w:rPr>
      <w:rFonts w:asciiTheme="majorHAnsi" w:eastAsiaTheme="majorEastAsia" w:hAnsiTheme="majorHAnsi" w:cstheme="majorBidi"/>
      <w:color w:val="1F3763" w:themeColor="accent1" w:themeShade="7F"/>
      <w:kern w:val="0"/>
      <w:sz w:val="24"/>
      <w:szCs w:val="24"/>
      <w14:ligatures w14:val="none"/>
    </w:rPr>
  </w:style>
  <w:style w:type="character" w:customStyle="1" w:styleId="apple-tab-span">
    <w:name w:val="apple-tab-span"/>
    <w:basedOn w:val="Standaardalinea-lettertype"/>
    <w:qFormat/>
    <w:rsid w:val="00DE65FE"/>
  </w:style>
  <w:style w:type="character" w:customStyle="1" w:styleId="InternetLink">
    <w:name w:val="Internet Link"/>
    <w:basedOn w:val="Standaardalinea-lettertype"/>
    <w:uiPriority w:val="99"/>
    <w:unhideWhenUsed/>
    <w:qFormat/>
    <w:rsid w:val="00DE65FE"/>
    <w:rPr>
      <w:color w:val="0000FF"/>
      <w:u w:val="single"/>
    </w:rPr>
  </w:style>
  <w:style w:type="character" w:styleId="GevolgdeHyperlink">
    <w:name w:val="FollowedHyperlink"/>
    <w:basedOn w:val="Standaardalinea-lettertype"/>
    <w:uiPriority w:val="99"/>
    <w:semiHidden/>
    <w:unhideWhenUsed/>
    <w:rsid w:val="00DE65FE"/>
    <w:rPr>
      <w:color w:val="800080"/>
      <w:u w:val="single"/>
    </w:rPr>
  </w:style>
  <w:style w:type="character" w:styleId="Verwijzingopmerking">
    <w:name w:val="annotation reference"/>
    <w:basedOn w:val="Standaardalinea-lettertype"/>
    <w:uiPriority w:val="99"/>
    <w:semiHidden/>
    <w:unhideWhenUsed/>
    <w:qFormat/>
    <w:rsid w:val="00DE65FE"/>
    <w:rPr>
      <w:sz w:val="16"/>
      <w:szCs w:val="16"/>
    </w:rPr>
  </w:style>
  <w:style w:type="character" w:customStyle="1" w:styleId="TekstopmerkingChar">
    <w:name w:val="Tekst opmerking Char"/>
    <w:basedOn w:val="Standaardalinea-lettertype"/>
    <w:link w:val="Tekstopmerking"/>
    <w:uiPriority w:val="99"/>
    <w:qFormat/>
    <w:rsid w:val="00DE65FE"/>
    <w:rPr>
      <w:sz w:val="20"/>
      <w:szCs w:val="20"/>
    </w:rPr>
  </w:style>
  <w:style w:type="character" w:customStyle="1" w:styleId="OnderwerpvanopmerkingChar">
    <w:name w:val="Onderwerp van opmerking Char"/>
    <w:basedOn w:val="TekstopmerkingChar"/>
    <w:link w:val="Onderwerpvanopmerking"/>
    <w:uiPriority w:val="99"/>
    <w:semiHidden/>
    <w:qFormat/>
    <w:rsid w:val="00DE65FE"/>
    <w:rPr>
      <w:b/>
      <w:bCs/>
      <w:sz w:val="20"/>
      <w:szCs w:val="20"/>
    </w:rPr>
  </w:style>
  <w:style w:type="character" w:customStyle="1" w:styleId="KoptekstChar">
    <w:name w:val="Koptekst Char"/>
    <w:basedOn w:val="Standaardalinea-lettertype"/>
    <w:link w:val="Koptekst"/>
    <w:uiPriority w:val="99"/>
    <w:qFormat/>
    <w:rsid w:val="00DE65FE"/>
    <w:rPr>
      <w:kern w:val="0"/>
      <w14:ligatures w14:val="none"/>
    </w:rPr>
  </w:style>
  <w:style w:type="character" w:customStyle="1" w:styleId="VoettekstChar">
    <w:name w:val="Voettekst Char"/>
    <w:basedOn w:val="Standaardalinea-lettertype"/>
    <w:link w:val="Voettekst"/>
    <w:uiPriority w:val="99"/>
    <w:qFormat/>
    <w:rsid w:val="00DE65FE"/>
    <w:rPr>
      <w:kern w:val="0"/>
      <w14:ligatures w14:val="none"/>
    </w:rPr>
  </w:style>
  <w:style w:type="character" w:customStyle="1" w:styleId="EndNoteBibliographyTitleChar">
    <w:name w:val="EndNote Bibliography Title Char"/>
    <w:basedOn w:val="Standaardalinea-lettertype"/>
    <w:link w:val="EndNoteBibliographyTitle"/>
    <w:qFormat/>
    <w:rsid w:val="00DE65FE"/>
    <w:rPr>
      <w:rFonts w:ascii="Calibri" w:hAnsi="Calibri" w:cs="Calibri"/>
      <w:kern w:val="0"/>
      <w:lang w:val="en-US"/>
      <w14:ligatures w14:val="none"/>
    </w:rPr>
  </w:style>
  <w:style w:type="character" w:customStyle="1" w:styleId="EndNoteBibliographyChar">
    <w:name w:val="EndNote Bibliography Char"/>
    <w:basedOn w:val="Standaardalinea-lettertype"/>
    <w:link w:val="EndNoteBibliography"/>
    <w:qFormat/>
    <w:rsid w:val="00DE65FE"/>
    <w:rPr>
      <w:rFonts w:ascii="Calibri" w:hAnsi="Calibri" w:cs="Calibri"/>
      <w:kern w:val="0"/>
      <w:lang w:val="en-US"/>
      <w14:ligatures w14:val="none"/>
    </w:rPr>
  </w:style>
  <w:style w:type="character" w:customStyle="1" w:styleId="id-label">
    <w:name w:val="id-label"/>
    <w:basedOn w:val="Standaardalinea-lettertype"/>
    <w:qFormat/>
    <w:rsid w:val="00DE65FE"/>
  </w:style>
  <w:style w:type="character" w:styleId="Zwaar">
    <w:name w:val="Strong"/>
    <w:basedOn w:val="Standaardalinea-lettertype"/>
    <w:uiPriority w:val="22"/>
    <w:qFormat/>
    <w:rsid w:val="00DE65FE"/>
    <w:rPr>
      <w:b/>
      <w:bCs/>
    </w:rPr>
  </w:style>
  <w:style w:type="character" w:customStyle="1" w:styleId="Onopgelostemelding1">
    <w:name w:val="Onopgeloste melding1"/>
    <w:basedOn w:val="Standaardalinea-lettertype"/>
    <w:uiPriority w:val="99"/>
    <w:semiHidden/>
    <w:unhideWhenUsed/>
    <w:qFormat/>
    <w:rsid w:val="00DE65FE"/>
    <w:rPr>
      <w:color w:val="605E5C"/>
      <w:shd w:val="clear" w:color="auto" w:fill="E1DFDD"/>
    </w:rPr>
  </w:style>
  <w:style w:type="character" w:customStyle="1" w:styleId="normaltextrun">
    <w:name w:val="normaltextrun"/>
    <w:basedOn w:val="Standaardalinea-lettertype"/>
    <w:qFormat/>
    <w:rsid w:val="00DE65FE"/>
  </w:style>
  <w:style w:type="character" w:customStyle="1" w:styleId="VoetnoottekstChar">
    <w:name w:val="Voetnoottekst Char"/>
    <w:basedOn w:val="Standaardalinea-lettertype"/>
    <w:link w:val="Voetnoottekst"/>
    <w:uiPriority w:val="99"/>
    <w:semiHidden/>
    <w:qFormat/>
    <w:rsid w:val="00DE65FE"/>
    <w:rPr>
      <w:kern w:val="0"/>
      <w:sz w:val="20"/>
      <w:szCs w:val="20"/>
      <w14:ligatures w14:val="none"/>
    </w:rPr>
  </w:style>
  <w:style w:type="character" w:customStyle="1" w:styleId="Voetnoottekens">
    <w:name w:val="Voetnoottekens"/>
    <w:basedOn w:val="Standaardalinea-lettertype"/>
    <w:uiPriority w:val="99"/>
    <w:semiHidden/>
    <w:unhideWhenUsed/>
    <w:qFormat/>
    <w:rsid w:val="00DE65FE"/>
    <w:rPr>
      <w:vertAlign w:val="superscript"/>
    </w:rPr>
  </w:style>
  <w:style w:type="character" w:styleId="Voetnootmarkering">
    <w:name w:val="footnote reference"/>
    <w:rsid w:val="00DE65FE"/>
    <w:rPr>
      <w:vertAlign w:val="superscript"/>
    </w:rPr>
  </w:style>
  <w:style w:type="character" w:customStyle="1" w:styleId="TNRheading1Char">
    <w:name w:val="TNR heading 1 Char"/>
    <w:basedOn w:val="Kop1Char"/>
    <w:link w:val="TNRheading1"/>
    <w:qFormat/>
    <w:rsid w:val="00DE65FE"/>
    <w:rPr>
      <w:rFonts w:ascii="Times New Roman" w:eastAsiaTheme="majorEastAsia" w:hAnsi="Times New Roman" w:cs="Times New Roman"/>
      <w:b/>
      <w:color w:val="000000" w:themeColor="text1"/>
      <w:kern w:val="0"/>
      <w:sz w:val="28"/>
      <w:szCs w:val="32"/>
      <w:lang w:val="en-GB"/>
      <w14:ligatures w14:val="none"/>
    </w:rPr>
  </w:style>
  <w:style w:type="character" w:customStyle="1" w:styleId="TitelChar">
    <w:name w:val="Titel Char"/>
    <w:basedOn w:val="Standaardalinea-lettertype"/>
    <w:link w:val="Titel"/>
    <w:uiPriority w:val="10"/>
    <w:qFormat/>
    <w:rsid w:val="00DE65FE"/>
    <w:rPr>
      <w:rFonts w:asciiTheme="majorHAnsi" w:eastAsiaTheme="majorEastAsia" w:hAnsiTheme="majorHAnsi" w:cstheme="majorBidi"/>
      <w:spacing w:val="-10"/>
      <w:sz w:val="56"/>
      <w:szCs w:val="56"/>
      <w:lang w:val="en-GB"/>
      <w14:ligatures w14:val="none"/>
    </w:rPr>
  </w:style>
  <w:style w:type="character" w:customStyle="1" w:styleId="Eindnoottekens">
    <w:name w:val="Eindnoottekens"/>
    <w:basedOn w:val="Standaardalinea-lettertype"/>
    <w:uiPriority w:val="99"/>
    <w:semiHidden/>
    <w:unhideWhenUsed/>
    <w:qFormat/>
    <w:rsid w:val="00DE65FE"/>
    <w:rPr>
      <w:vertAlign w:val="superscript"/>
    </w:rPr>
  </w:style>
  <w:style w:type="character" w:styleId="Eindnootmarkering">
    <w:name w:val="endnote reference"/>
    <w:rsid w:val="00DE65FE"/>
    <w:rPr>
      <w:vertAlign w:val="superscript"/>
    </w:rPr>
  </w:style>
  <w:style w:type="character" w:customStyle="1" w:styleId="BallontekstChar">
    <w:name w:val="Ballontekst Char"/>
    <w:basedOn w:val="Standaardalinea-lettertype"/>
    <w:link w:val="Ballontekst"/>
    <w:uiPriority w:val="99"/>
    <w:semiHidden/>
    <w:qFormat/>
    <w:rsid w:val="00DE65FE"/>
    <w:rPr>
      <w:rFonts w:ascii="Segoe UI" w:hAnsi="Segoe UI" w:cs="Segoe UI"/>
      <w:kern w:val="0"/>
      <w:sz w:val="18"/>
      <w:szCs w:val="18"/>
      <w14:ligatures w14:val="none"/>
    </w:rPr>
  </w:style>
  <w:style w:type="character" w:customStyle="1" w:styleId="Onopgelostemelding2">
    <w:name w:val="Onopgeloste melding2"/>
    <w:basedOn w:val="Standaardalinea-lettertype"/>
    <w:uiPriority w:val="99"/>
    <w:semiHidden/>
    <w:unhideWhenUsed/>
    <w:qFormat/>
    <w:rsid w:val="00DE65FE"/>
    <w:rPr>
      <w:color w:val="605E5C"/>
      <w:shd w:val="clear" w:color="auto" w:fill="E1DFDD"/>
    </w:rPr>
  </w:style>
  <w:style w:type="character" w:styleId="Hyperlink">
    <w:name w:val="Hyperlink"/>
    <w:rsid w:val="00DE65FE"/>
    <w:rPr>
      <w:color w:val="000080"/>
      <w:u w:val="single"/>
    </w:rPr>
  </w:style>
  <w:style w:type="character" w:styleId="Regelnummer">
    <w:name w:val="line number"/>
    <w:rsid w:val="00DE65FE"/>
  </w:style>
  <w:style w:type="paragraph" w:customStyle="1" w:styleId="Kop">
    <w:name w:val="Kop"/>
    <w:basedOn w:val="Standaard"/>
    <w:next w:val="Plattetekst"/>
    <w:qFormat/>
    <w:rsid w:val="00DE65FE"/>
    <w:pPr>
      <w:keepNext/>
      <w:spacing w:before="240" w:after="120"/>
    </w:pPr>
    <w:rPr>
      <w:rFonts w:ascii="Carlito" w:eastAsia="Noto Sans SC Regular" w:hAnsi="Carlito" w:cs="Noto Sans"/>
      <w:sz w:val="28"/>
      <w:szCs w:val="28"/>
    </w:rPr>
  </w:style>
  <w:style w:type="paragraph" w:styleId="Plattetekst">
    <w:name w:val="Body Text"/>
    <w:basedOn w:val="Standaard"/>
    <w:link w:val="PlattetekstChar"/>
    <w:rsid w:val="00DE65FE"/>
    <w:pPr>
      <w:spacing w:after="140" w:line="276" w:lineRule="auto"/>
    </w:pPr>
  </w:style>
  <w:style w:type="character" w:customStyle="1" w:styleId="PlattetekstChar">
    <w:name w:val="Platte tekst Char"/>
    <w:basedOn w:val="Standaardalinea-lettertype"/>
    <w:link w:val="Plattetekst"/>
    <w:rsid w:val="00DE65FE"/>
  </w:style>
  <w:style w:type="paragraph" w:styleId="Lijst">
    <w:name w:val="List"/>
    <w:basedOn w:val="Plattetekst"/>
    <w:rsid w:val="00DE65FE"/>
    <w:rPr>
      <w:rFonts w:cs="Noto Sans"/>
    </w:rPr>
  </w:style>
  <w:style w:type="paragraph" w:styleId="Bijschrift">
    <w:name w:val="caption"/>
    <w:basedOn w:val="Standaard"/>
    <w:next w:val="Standaard"/>
    <w:uiPriority w:val="35"/>
    <w:unhideWhenUsed/>
    <w:qFormat/>
    <w:rsid w:val="00DE65FE"/>
    <w:pPr>
      <w:spacing w:after="200" w:line="240" w:lineRule="auto"/>
    </w:pPr>
    <w:rPr>
      <w:i/>
      <w:iCs/>
      <w:color w:val="44546A" w:themeColor="text2"/>
      <w:kern w:val="0"/>
      <w:sz w:val="18"/>
      <w:szCs w:val="18"/>
      <w14:ligatures w14:val="none"/>
    </w:rPr>
  </w:style>
  <w:style w:type="paragraph" w:customStyle="1" w:styleId="Index">
    <w:name w:val="Index"/>
    <w:basedOn w:val="Standaard"/>
    <w:qFormat/>
    <w:rsid w:val="00DE65FE"/>
    <w:pPr>
      <w:suppressLineNumbers/>
    </w:pPr>
    <w:rPr>
      <w:rFonts w:cs="Noto Sans"/>
    </w:rPr>
  </w:style>
  <w:style w:type="paragraph" w:customStyle="1" w:styleId="msonormal0">
    <w:name w:val="msonormal"/>
    <w:basedOn w:val="Standaard"/>
    <w:qFormat/>
    <w:rsid w:val="00DE65FE"/>
    <w:pPr>
      <w:spacing w:beforeAutospacing="1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styleId="Normaalweb">
    <w:name w:val="Normal (Web)"/>
    <w:basedOn w:val="Standaard"/>
    <w:uiPriority w:val="99"/>
    <w:semiHidden/>
    <w:unhideWhenUsed/>
    <w:qFormat/>
    <w:rsid w:val="00DE65FE"/>
    <w:pPr>
      <w:spacing w:beforeAutospacing="1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nl-NL"/>
      <w14:ligatures w14:val="none"/>
    </w:rPr>
  </w:style>
  <w:style w:type="paragraph" w:styleId="Tekstopmerking">
    <w:name w:val="annotation text"/>
    <w:basedOn w:val="Standaard"/>
    <w:link w:val="TekstopmerkingChar"/>
    <w:uiPriority w:val="99"/>
    <w:unhideWhenUsed/>
    <w:rsid w:val="00DE65FE"/>
    <w:pPr>
      <w:spacing w:line="240" w:lineRule="auto"/>
    </w:pPr>
    <w:rPr>
      <w:sz w:val="20"/>
      <w:szCs w:val="20"/>
    </w:rPr>
  </w:style>
  <w:style w:type="character" w:customStyle="1" w:styleId="TekstopmerkingChar1">
    <w:name w:val="Tekst opmerking Char1"/>
    <w:basedOn w:val="Standaardalinea-lettertype"/>
    <w:uiPriority w:val="99"/>
    <w:semiHidden/>
    <w:rsid w:val="00DE65FE"/>
    <w:rPr>
      <w:sz w:val="20"/>
      <w:szCs w:val="20"/>
    </w:rPr>
  </w:style>
  <w:style w:type="paragraph" w:styleId="Onderwerpvanopmerking">
    <w:name w:val="annotation subject"/>
    <w:basedOn w:val="Tekstopmerking"/>
    <w:next w:val="Tekstopmerking"/>
    <w:link w:val="OnderwerpvanopmerkingChar"/>
    <w:uiPriority w:val="99"/>
    <w:semiHidden/>
    <w:unhideWhenUsed/>
    <w:qFormat/>
    <w:rsid w:val="00DE65FE"/>
    <w:rPr>
      <w:b/>
      <w:bCs/>
    </w:rPr>
  </w:style>
  <w:style w:type="character" w:customStyle="1" w:styleId="OnderwerpvanopmerkingChar1">
    <w:name w:val="Onderwerp van opmerking Char1"/>
    <w:basedOn w:val="TekstopmerkingChar1"/>
    <w:uiPriority w:val="99"/>
    <w:semiHidden/>
    <w:rsid w:val="00DE65FE"/>
    <w:rPr>
      <w:b/>
      <w:bCs/>
      <w:sz w:val="20"/>
      <w:szCs w:val="20"/>
    </w:rPr>
  </w:style>
  <w:style w:type="paragraph" w:customStyle="1" w:styleId="Koptekstenvoettekst">
    <w:name w:val="Koptekst en voettekst"/>
    <w:basedOn w:val="Standaard"/>
    <w:qFormat/>
    <w:rsid w:val="00DE65FE"/>
  </w:style>
  <w:style w:type="paragraph" w:styleId="Koptekst">
    <w:name w:val="header"/>
    <w:basedOn w:val="Standaard"/>
    <w:link w:val="KoptekstChar"/>
    <w:uiPriority w:val="99"/>
    <w:unhideWhenUsed/>
    <w:rsid w:val="00DE65FE"/>
    <w:pPr>
      <w:tabs>
        <w:tab w:val="center" w:pos="4536"/>
        <w:tab w:val="right" w:pos="9072"/>
      </w:tabs>
      <w:spacing w:after="0" w:line="240" w:lineRule="auto"/>
    </w:pPr>
    <w:rPr>
      <w:kern w:val="0"/>
      <w14:ligatures w14:val="none"/>
    </w:rPr>
  </w:style>
  <w:style w:type="character" w:customStyle="1" w:styleId="KoptekstChar1">
    <w:name w:val="Koptekst Char1"/>
    <w:basedOn w:val="Standaardalinea-lettertype"/>
    <w:uiPriority w:val="99"/>
    <w:semiHidden/>
    <w:rsid w:val="00DE65FE"/>
  </w:style>
  <w:style w:type="paragraph" w:styleId="Voettekst">
    <w:name w:val="footer"/>
    <w:basedOn w:val="Standaard"/>
    <w:link w:val="VoettekstChar"/>
    <w:uiPriority w:val="99"/>
    <w:unhideWhenUsed/>
    <w:rsid w:val="00DE65FE"/>
    <w:pPr>
      <w:tabs>
        <w:tab w:val="center" w:pos="4536"/>
        <w:tab w:val="right" w:pos="9072"/>
      </w:tabs>
      <w:spacing w:after="0" w:line="240" w:lineRule="auto"/>
    </w:pPr>
    <w:rPr>
      <w:kern w:val="0"/>
      <w14:ligatures w14:val="none"/>
    </w:rPr>
  </w:style>
  <w:style w:type="character" w:customStyle="1" w:styleId="VoettekstChar1">
    <w:name w:val="Voettekst Char1"/>
    <w:basedOn w:val="Standaardalinea-lettertype"/>
    <w:uiPriority w:val="99"/>
    <w:semiHidden/>
    <w:rsid w:val="00DE65FE"/>
  </w:style>
  <w:style w:type="paragraph" w:customStyle="1" w:styleId="EndNoteBibliographyTitle">
    <w:name w:val="EndNote Bibliography Title"/>
    <w:basedOn w:val="Standaard"/>
    <w:link w:val="EndNoteBibliographyTitleChar"/>
    <w:qFormat/>
    <w:rsid w:val="00DE65FE"/>
    <w:pPr>
      <w:spacing w:after="0"/>
      <w:jc w:val="center"/>
    </w:pPr>
    <w:rPr>
      <w:rFonts w:ascii="Calibri" w:hAnsi="Calibri" w:cs="Calibri"/>
      <w:kern w:val="0"/>
      <w:lang w:val="en-US"/>
      <w14:ligatures w14:val="none"/>
    </w:rPr>
  </w:style>
  <w:style w:type="paragraph" w:customStyle="1" w:styleId="EndNoteBibliography">
    <w:name w:val="EndNote Bibliography"/>
    <w:basedOn w:val="Standaard"/>
    <w:link w:val="EndNoteBibliographyChar"/>
    <w:qFormat/>
    <w:rsid w:val="00DE65FE"/>
    <w:pPr>
      <w:spacing w:line="240" w:lineRule="auto"/>
      <w:jc w:val="both"/>
    </w:pPr>
    <w:rPr>
      <w:rFonts w:ascii="Calibri" w:hAnsi="Calibri" w:cs="Calibri"/>
      <w:kern w:val="0"/>
      <w:lang w:val="en-US"/>
      <w14:ligatures w14:val="none"/>
    </w:rPr>
  </w:style>
  <w:style w:type="paragraph" w:styleId="Revisie">
    <w:name w:val="Revision"/>
    <w:uiPriority w:val="99"/>
    <w:semiHidden/>
    <w:qFormat/>
    <w:rsid w:val="00DE65FE"/>
    <w:pPr>
      <w:suppressAutoHyphens/>
      <w:spacing w:after="0" w:line="240" w:lineRule="auto"/>
    </w:pPr>
    <w:rPr>
      <w:rFonts w:ascii="Calibri" w:eastAsia="Calibri" w:hAnsi="Calibri"/>
      <w:kern w:val="0"/>
      <w14:ligatures w14:val="none"/>
    </w:rPr>
  </w:style>
  <w:style w:type="paragraph" w:styleId="Geenafstand">
    <w:name w:val="No Spacing"/>
    <w:uiPriority w:val="1"/>
    <w:qFormat/>
    <w:rsid w:val="00DE65FE"/>
    <w:pPr>
      <w:suppressAutoHyphens/>
      <w:spacing w:after="0" w:line="240" w:lineRule="auto"/>
    </w:pPr>
    <w:rPr>
      <w:rFonts w:ascii="Calibri" w:eastAsia="Calibri" w:hAnsi="Calibri"/>
      <w:kern w:val="0"/>
      <w14:ligatures w14:val="none"/>
    </w:rPr>
  </w:style>
  <w:style w:type="paragraph" w:styleId="Voetnoottekst">
    <w:name w:val="footnote text"/>
    <w:basedOn w:val="Standaard"/>
    <w:link w:val="VoetnoottekstChar"/>
    <w:uiPriority w:val="99"/>
    <w:semiHidden/>
    <w:unhideWhenUsed/>
    <w:rsid w:val="00DE65FE"/>
    <w:pPr>
      <w:spacing w:after="0" w:line="240" w:lineRule="auto"/>
    </w:pPr>
    <w:rPr>
      <w:kern w:val="0"/>
      <w:sz w:val="20"/>
      <w:szCs w:val="20"/>
      <w14:ligatures w14:val="none"/>
    </w:rPr>
  </w:style>
  <w:style w:type="character" w:customStyle="1" w:styleId="VoetnoottekstChar1">
    <w:name w:val="Voetnoottekst Char1"/>
    <w:basedOn w:val="Standaardalinea-lettertype"/>
    <w:uiPriority w:val="99"/>
    <w:semiHidden/>
    <w:rsid w:val="00DE65FE"/>
    <w:rPr>
      <w:sz w:val="20"/>
      <w:szCs w:val="20"/>
    </w:rPr>
  </w:style>
  <w:style w:type="paragraph" w:styleId="Lijstmetafbeeldingen">
    <w:name w:val="table of figures"/>
    <w:basedOn w:val="Standaard"/>
    <w:next w:val="Standaard"/>
    <w:uiPriority w:val="99"/>
    <w:unhideWhenUsed/>
    <w:rsid w:val="00DE65FE"/>
    <w:pPr>
      <w:spacing w:after="0"/>
    </w:pPr>
    <w:rPr>
      <w:kern w:val="0"/>
      <w14:ligatures w14:val="none"/>
    </w:rPr>
  </w:style>
  <w:style w:type="paragraph" w:styleId="Lijstalinea">
    <w:name w:val="List Paragraph"/>
    <w:basedOn w:val="Standaard"/>
    <w:uiPriority w:val="34"/>
    <w:qFormat/>
    <w:rsid w:val="00DE65FE"/>
    <w:pPr>
      <w:ind w:left="720"/>
      <w:contextualSpacing/>
    </w:pPr>
    <w:rPr>
      <w:kern w:val="0"/>
      <w14:ligatures w14:val="none"/>
    </w:rPr>
  </w:style>
  <w:style w:type="paragraph" w:customStyle="1" w:styleId="TNRheading1">
    <w:name w:val="TNR heading 1"/>
    <w:basedOn w:val="Kop1"/>
    <w:next w:val="TNRbody"/>
    <w:link w:val="TNRheading1Char"/>
    <w:qFormat/>
    <w:rsid w:val="00DE65FE"/>
    <w:pPr>
      <w:spacing w:before="0" w:after="120"/>
    </w:pPr>
    <w:rPr>
      <w:rFonts w:ascii="Times New Roman" w:hAnsi="Times New Roman" w:cs="Times New Roman"/>
      <w:b/>
      <w:color w:val="000000" w:themeColor="text1"/>
      <w:sz w:val="28"/>
      <w:lang w:val="en-GB"/>
    </w:rPr>
  </w:style>
  <w:style w:type="paragraph" w:customStyle="1" w:styleId="TNRbody">
    <w:name w:val="TNR body"/>
    <w:basedOn w:val="Geenafstand"/>
    <w:qFormat/>
    <w:rsid w:val="00DE65FE"/>
    <w:pPr>
      <w:spacing w:line="276" w:lineRule="auto"/>
      <w:ind w:firstLine="340"/>
      <w:jc w:val="both"/>
    </w:pPr>
    <w:rPr>
      <w:rFonts w:ascii="Times New Roman" w:hAnsi="Times New Roman"/>
      <w:color w:val="000000" w:themeColor="text1"/>
      <w:lang w:val="en-GB"/>
    </w:rPr>
  </w:style>
  <w:style w:type="paragraph" w:styleId="Titel">
    <w:name w:val="Title"/>
    <w:basedOn w:val="Standaard"/>
    <w:next w:val="Standaard"/>
    <w:link w:val="TitelChar"/>
    <w:uiPriority w:val="10"/>
    <w:qFormat/>
    <w:rsid w:val="00DE65F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  <w:lang w:val="en-GB"/>
      <w14:ligatures w14:val="none"/>
    </w:rPr>
  </w:style>
  <w:style w:type="character" w:customStyle="1" w:styleId="TitelChar1">
    <w:name w:val="Titel Char1"/>
    <w:basedOn w:val="Standaardalinea-lettertype"/>
    <w:uiPriority w:val="10"/>
    <w:rsid w:val="00DE65F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TNRheading2">
    <w:name w:val="TNR heading 2"/>
    <w:basedOn w:val="Kop2"/>
    <w:next w:val="TNRbody"/>
    <w:qFormat/>
    <w:rsid w:val="00DE65FE"/>
    <w:pPr>
      <w:spacing w:before="120" w:line="240" w:lineRule="auto"/>
    </w:pPr>
    <w:rPr>
      <w:rFonts w:ascii="Times New Roman" w:hAnsi="Times New Roman"/>
      <w:b/>
      <w:color w:val="000000" w:themeColor="text1"/>
      <w:sz w:val="24"/>
      <w:lang w:val="en-US"/>
    </w:rPr>
  </w:style>
  <w:style w:type="paragraph" w:styleId="Bibliografie">
    <w:name w:val="Bibliography"/>
    <w:basedOn w:val="Standaard"/>
    <w:next w:val="Standaard"/>
    <w:uiPriority w:val="37"/>
    <w:unhideWhenUsed/>
    <w:qFormat/>
    <w:rsid w:val="00DE65FE"/>
    <w:pPr>
      <w:tabs>
        <w:tab w:val="left" w:pos="500"/>
      </w:tabs>
      <w:spacing w:after="0" w:line="240" w:lineRule="auto"/>
      <w:ind w:left="504" w:hanging="504"/>
    </w:pPr>
    <w:rPr>
      <w:kern w:val="0"/>
      <w14:ligatures w14:val="none"/>
    </w:rPr>
  </w:style>
  <w:style w:type="paragraph" w:customStyle="1" w:styleId="xl65">
    <w:name w:val="xl65"/>
    <w:basedOn w:val="Standaard"/>
    <w:qFormat/>
    <w:rsid w:val="00DE65FE"/>
    <w:pPr>
      <w:spacing w:beforeAutospacing="1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6">
    <w:name w:val="xl66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GB"/>
      <w14:ligatures w14:val="none"/>
    </w:rPr>
  </w:style>
  <w:style w:type="paragraph" w:customStyle="1" w:styleId="xl67">
    <w:name w:val="xl67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8">
    <w:name w:val="xl68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69">
    <w:name w:val="xl69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kern w:val="0"/>
      <w:sz w:val="24"/>
      <w:szCs w:val="24"/>
      <w:lang w:eastAsia="en-GB"/>
      <w14:ligatures w14:val="none"/>
    </w:rPr>
  </w:style>
  <w:style w:type="paragraph" w:customStyle="1" w:styleId="xl70">
    <w:name w:val="xl70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kern w:val="0"/>
      <w:sz w:val="24"/>
      <w:szCs w:val="24"/>
      <w:lang w:eastAsia="en-GB"/>
      <w14:ligatures w14:val="none"/>
    </w:rPr>
  </w:style>
  <w:style w:type="paragraph" w:customStyle="1" w:styleId="xl71">
    <w:name w:val="xl71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b/>
      <w:bCs/>
      <w:kern w:val="0"/>
      <w:sz w:val="24"/>
      <w:szCs w:val="24"/>
      <w:lang w:eastAsia="en-GB"/>
      <w14:ligatures w14:val="none"/>
    </w:rPr>
  </w:style>
  <w:style w:type="paragraph" w:customStyle="1" w:styleId="xl72">
    <w:name w:val="xl72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color w:val="000000"/>
      <w:kern w:val="0"/>
      <w:sz w:val="24"/>
      <w:szCs w:val="24"/>
      <w:lang w:eastAsia="en-GB"/>
      <w14:ligatures w14:val="none"/>
    </w:rPr>
  </w:style>
  <w:style w:type="paragraph" w:customStyle="1" w:styleId="xl73">
    <w:name w:val="xl73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customStyle="1" w:styleId="xl74">
    <w:name w:val="xl74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Arial" w:eastAsia="Times New Roman" w:hAnsi="Arial" w:cs="Arial"/>
      <w:color w:val="000000"/>
      <w:kern w:val="0"/>
      <w:sz w:val="20"/>
      <w:szCs w:val="20"/>
      <w:lang w:eastAsia="en-GB"/>
      <w14:ligatures w14:val="none"/>
    </w:rPr>
  </w:style>
  <w:style w:type="paragraph" w:customStyle="1" w:styleId="xl75">
    <w:name w:val="xl75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kern w:val="0"/>
      <w:lang w:eastAsia="en-GB"/>
      <w14:ligatures w14:val="none"/>
    </w:rPr>
  </w:style>
  <w:style w:type="paragraph" w:customStyle="1" w:styleId="xl76">
    <w:name w:val="xl76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color w:val="222222"/>
      <w:kern w:val="0"/>
      <w:sz w:val="24"/>
      <w:szCs w:val="24"/>
      <w:lang w:eastAsia="en-GB"/>
      <w14:ligatures w14:val="none"/>
    </w:rPr>
  </w:style>
  <w:style w:type="paragraph" w:customStyle="1" w:styleId="xl77">
    <w:name w:val="xl77"/>
    <w:basedOn w:val="Standaard"/>
    <w:qFormat/>
    <w:rsid w:val="00DE65FE"/>
    <w:pPr>
      <w:spacing w:beforeAutospacing="1" w:afterAutospacing="1" w:line="240" w:lineRule="auto"/>
      <w:textAlignment w:val="top"/>
    </w:pPr>
    <w:rPr>
      <w:rFonts w:ascii="Times New Roman" w:eastAsia="Times New Roman" w:hAnsi="Times New Roman" w:cs="Times New Roman"/>
      <w:kern w:val="0"/>
      <w:sz w:val="24"/>
      <w:szCs w:val="24"/>
      <w:lang w:eastAsia="en-GB"/>
      <w14:ligatures w14:val="none"/>
    </w:rPr>
  </w:style>
  <w:style w:type="paragraph" w:styleId="Ballontekst">
    <w:name w:val="Balloon Text"/>
    <w:basedOn w:val="Standaard"/>
    <w:link w:val="BallontekstChar"/>
    <w:uiPriority w:val="99"/>
    <w:semiHidden/>
    <w:unhideWhenUsed/>
    <w:qFormat/>
    <w:rsid w:val="00DE65FE"/>
    <w:pPr>
      <w:spacing w:after="0" w:line="240" w:lineRule="auto"/>
    </w:pPr>
    <w:rPr>
      <w:rFonts w:ascii="Segoe UI" w:hAnsi="Segoe UI" w:cs="Segoe UI"/>
      <w:kern w:val="0"/>
      <w:sz w:val="18"/>
      <w:szCs w:val="18"/>
      <w14:ligatures w14:val="none"/>
    </w:rPr>
  </w:style>
  <w:style w:type="character" w:customStyle="1" w:styleId="BallontekstChar1">
    <w:name w:val="Ballontekst Char1"/>
    <w:basedOn w:val="Standaardalinea-lettertype"/>
    <w:uiPriority w:val="99"/>
    <w:semiHidden/>
    <w:rsid w:val="00DE65FE"/>
    <w:rPr>
      <w:rFonts w:ascii="Segoe UI" w:hAnsi="Segoe UI" w:cs="Segoe UI"/>
      <w:sz w:val="18"/>
      <w:szCs w:val="18"/>
    </w:rPr>
  </w:style>
  <w:style w:type="paragraph" w:customStyle="1" w:styleId="Frame-inhoud">
    <w:name w:val="Frame-inhoud"/>
    <w:basedOn w:val="Standaard"/>
    <w:qFormat/>
    <w:rsid w:val="00DE65FE"/>
  </w:style>
  <w:style w:type="table" w:styleId="Tabelraster">
    <w:name w:val="Table Grid"/>
    <w:basedOn w:val="Standaardtabel"/>
    <w:uiPriority w:val="39"/>
    <w:rsid w:val="00DE65FE"/>
    <w:pPr>
      <w:suppressAutoHyphens/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Rastertabel1licht">
    <w:name w:val="Grid Table 1 Light"/>
    <w:basedOn w:val="Standaardtabel"/>
    <w:uiPriority w:val="46"/>
    <w:rsid w:val="00DE65FE"/>
    <w:pPr>
      <w:suppressAutoHyphens/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Rastertabel2">
    <w:name w:val="Grid Table 2"/>
    <w:basedOn w:val="Standaardtabel"/>
    <w:uiPriority w:val="47"/>
    <w:rsid w:val="00DE65FE"/>
    <w:pPr>
      <w:suppressAutoHyphens/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000000" w:themeColor="text1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Rastertabel2-Accent1">
    <w:name w:val="Grid Table 2 Accent 1"/>
    <w:basedOn w:val="Standaardtabel"/>
    <w:uiPriority w:val="47"/>
    <w:rsid w:val="00DE65FE"/>
    <w:pPr>
      <w:suppressAutoHyphens/>
      <w:spacing w:after="0" w:line="240" w:lineRule="auto"/>
    </w:pPr>
    <w:tblPr>
      <w:tblStyleRowBandSize w:val="1"/>
      <w:tblStyleColBandSize w:val="1"/>
      <w:tblBorders>
        <w:top w:val="single" w:sz="2" w:space="0" w:color="8EAADB" w:themeColor="accent1" w:themeTint="99"/>
        <w:bottom w:val="single" w:sz="2" w:space="0" w:color="8EAADB" w:themeColor="accent1" w:themeTint="99"/>
        <w:insideH w:val="single" w:sz="2" w:space="0" w:color="8EAADB" w:themeColor="accent1" w:themeTint="99"/>
        <w:insideV w:val="single" w:sz="2" w:space="0" w:color="8EAADB" w:themeColor="accen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4472C4" w:themeColor="accent1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1" w:themeFillTint="33"/>
      </w:tcPr>
    </w:tblStylePr>
    <w:tblStylePr w:type="band1Horz">
      <w:tblPr/>
      <w:tcPr>
        <w:shd w:val="clear" w:color="auto" w:fill="D9E2F3" w:themeFill="accent1" w:themeFillTint="33"/>
      </w:tcPr>
    </w:tblStylePr>
  </w:style>
  <w:style w:type="character" w:customStyle="1" w:styleId="Onopgelostemelding3">
    <w:name w:val="Onopgeloste melding3"/>
    <w:basedOn w:val="Standaardalinea-lettertype"/>
    <w:uiPriority w:val="99"/>
    <w:semiHidden/>
    <w:unhideWhenUsed/>
    <w:rsid w:val="00DE65FE"/>
    <w:rPr>
      <w:color w:val="605E5C"/>
      <w:shd w:val="clear" w:color="auto" w:fill="E1DFDD"/>
    </w:rPr>
  </w:style>
  <w:style w:type="character" w:customStyle="1" w:styleId="Onopgelostemelding4">
    <w:name w:val="Onopgeloste melding4"/>
    <w:basedOn w:val="Standaardalinea-lettertype"/>
    <w:uiPriority w:val="99"/>
    <w:semiHidden/>
    <w:unhideWhenUsed/>
    <w:rsid w:val="00DE65FE"/>
    <w:rPr>
      <w:color w:val="605E5C"/>
      <w:shd w:val="clear" w:color="auto" w:fill="E1DFDD"/>
    </w:rPr>
  </w:style>
  <w:style w:type="character" w:customStyle="1" w:styleId="Onopgelostemelding5">
    <w:name w:val="Onopgeloste melding5"/>
    <w:basedOn w:val="Standaardalinea-lettertype"/>
    <w:uiPriority w:val="99"/>
    <w:semiHidden/>
    <w:unhideWhenUsed/>
    <w:rsid w:val="00DE65FE"/>
    <w:rPr>
      <w:color w:val="605E5C"/>
      <w:shd w:val="clear" w:color="auto" w:fill="E1DFDD"/>
    </w:rPr>
  </w:style>
  <w:style w:type="character" w:customStyle="1" w:styleId="Onopgelostemelding6">
    <w:name w:val="Onopgeloste melding6"/>
    <w:basedOn w:val="Standaardalinea-lettertype"/>
    <w:uiPriority w:val="99"/>
    <w:semiHidden/>
    <w:unhideWhenUsed/>
    <w:rsid w:val="00DE65FE"/>
    <w:rPr>
      <w:color w:val="605E5C"/>
      <w:shd w:val="clear" w:color="auto" w:fill="E1DFDD"/>
    </w:rPr>
  </w:style>
  <w:style w:type="character" w:styleId="Onopgelostemelding">
    <w:name w:val="Unresolved Mention"/>
    <w:basedOn w:val="Standaardalinea-lettertype"/>
    <w:uiPriority w:val="99"/>
    <w:semiHidden/>
    <w:unhideWhenUsed/>
    <w:rsid w:val="00DE65F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8</Pages>
  <Words>2625</Words>
  <Characters>14440</Characters>
  <Application>Microsoft Office Word</Application>
  <DocSecurity>0</DocSecurity>
  <Lines>120</Lines>
  <Paragraphs>34</Paragraphs>
  <ScaleCrop>false</ScaleCrop>
  <Company/>
  <LinksUpToDate>false</LinksUpToDate>
  <CharactersWithSpaces>17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 van Opijnen</dc:creator>
  <cp:keywords/>
  <dc:description/>
  <cp:lastModifiedBy>Mark van Opijnen</cp:lastModifiedBy>
  <cp:revision>1</cp:revision>
  <dcterms:created xsi:type="dcterms:W3CDTF">2024-12-05T15:11:00Z</dcterms:created>
  <dcterms:modified xsi:type="dcterms:W3CDTF">2024-12-05T15:15:00Z</dcterms:modified>
</cp:coreProperties>
</file>